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2A3A0C0" w14:textId="262A30FE" w:rsidR="00C37CA7" w:rsidRPr="00B761B6" w:rsidRDefault="00AE0189" w:rsidP="00FA62DC">
      <w:pPr>
        <w:jc w:val="both"/>
        <w:rPr>
          <w:rFonts w:ascii="Times New Roman" w:hAnsi="Times New Roman" w:cs="Times New Roman"/>
          <w:sz w:val="20"/>
          <w:szCs w:val="20"/>
        </w:rPr>
      </w:pPr>
      <w:r w:rsidRPr="00B761B6">
        <w:rPr>
          <w:rFonts w:ascii="Times New Roman" w:hAnsi="Times New Roman" w:cs="Times New Roman"/>
          <w:sz w:val="20"/>
          <w:szCs w:val="20"/>
        </w:rPr>
        <w:t xml:space="preserve">Table 3: </w:t>
      </w:r>
      <w:r w:rsidR="00796A20" w:rsidRPr="00B761B6">
        <w:rPr>
          <w:rFonts w:ascii="Times New Roman" w:hAnsi="Times New Roman" w:cs="Times New Roman"/>
          <w:sz w:val="20"/>
          <w:szCs w:val="20"/>
        </w:rPr>
        <w:t>Reported c</w:t>
      </w:r>
      <w:r w:rsidRPr="00B761B6">
        <w:rPr>
          <w:rFonts w:ascii="Times New Roman" w:hAnsi="Times New Roman" w:cs="Times New Roman"/>
          <w:sz w:val="20"/>
          <w:szCs w:val="20"/>
        </w:rPr>
        <w:t xml:space="preserve">linical trials </w:t>
      </w:r>
      <w:r w:rsidR="00796A20" w:rsidRPr="00B761B6">
        <w:rPr>
          <w:rFonts w:ascii="Times New Roman" w:hAnsi="Times New Roman" w:cs="Times New Roman"/>
          <w:sz w:val="20"/>
          <w:szCs w:val="20"/>
        </w:rPr>
        <w:t>of NPs &amp; Extracellular vesicles against NSCLC on Pubmed</w:t>
      </w:r>
    </w:p>
    <w:p w14:paraId="507CA46F" w14:textId="4752EA4E" w:rsidR="00AE0189" w:rsidRPr="00B761B6" w:rsidRDefault="00AE0189" w:rsidP="00FA62DC">
      <w:pPr>
        <w:jc w:val="both"/>
        <w:rPr>
          <w:rFonts w:ascii="Times New Roman" w:hAnsi="Times New Roman" w:cs="Times New Roman"/>
          <w:sz w:val="20"/>
          <w:szCs w:val="20"/>
        </w:rPr>
      </w:pPr>
      <w:r w:rsidRPr="00B761B6">
        <w:rPr>
          <w:rFonts w:ascii="Times New Roman" w:hAnsi="Times New Roman" w:cs="Times New Roman"/>
          <w:sz w:val="20"/>
          <w:szCs w:val="20"/>
        </w:rPr>
        <w:t>---------------------------------------------------------------------------------------------------------------------------------------------------------------------------------------------------------------</w:t>
      </w:r>
    </w:p>
    <w:p w14:paraId="7E15C589" w14:textId="253479A7" w:rsidR="00AE0189" w:rsidRPr="00B761B6" w:rsidRDefault="00796A20" w:rsidP="00FA62DC">
      <w:pPr>
        <w:spacing w:after="0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B761B6">
        <w:rPr>
          <w:rFonts w:ascii="Times New Roman" w:hAnsi="Times New Roman" w:cs="Times New Roman"/>
          <w:b/>
          <w:bCs/>
          <w:sz w:val="20"/>
          <w:szCs w:val="20"/>
        </w:rPr>
        <w:t>Treatments</w:t>
      </w:r>
      <w:r w:rsidR="004773C5" w:rsidRPr="00B761B6">
        <w:rPr>
          <w:rFonts w:ascii="Times New Roman" w:hAnsi="Times New Roman" w:cs="Times New Roman"/>
          <w:b/>
          <w:bCs/>
          <w:sz w:val="20"/>
          <w:szCs w:val="20"/>
        </w:rPr>
        <w:tab/>
      </w:r>
      <w:r w:rsidR="00AE0189" w:rsidRPr="00B761B6">
        <w:rPr>
          <w:rFonts w:ascii="Times New Roman" w:hAnsi="Times New Roman" w:cs="Times New Roman"/>
          <w:b/>
          <w:bCs/>
          <w:sz w:val="20"/>
          <w:szCs w:val="20"/>
        </w:rPr>
        <w:tab/>
      </w:r>
      <w:r w:rsidR="00AE0189" w:rsidRPr="00B761B6">
        <w:rPr>
          <w:rFonts w:ascii="Times New Roman" w:hAnsi="Times New Roman" w:cs="Times New Roman"/>
          <w:b/>
          <w:bCs/>
          <w:sz w:val="20"/>
          <w:szCs w:val="20"/>
        </w:rPr>
        <w:tab/>
        <w:t>Phase</w:t>
      </w:r>
      <w:r w:rsidR="00AE0189" w:rsidRPr="00B761B6">
        <w:rPr>
          <w:rFonts w:ascii="Times New Roman" w:hAnsi="Times New Roman" w:cs="Times New Roman"/>
          <w:b/>
          <w:bCs/>
          <w:sz w:val="20"/>
          <w:szCs w:val="20"/>
        </w:rPr>
        <w:tab/>
      </w:r>
      <w:r w:rsidR="00AE0189" w:rsidRPr="00B761B6">
        <w:rPr>
          <w:rFonts w:ascii="Times New Roman" w:hAnsi="Times New Roman" w:cs="Times New Roman"/>
          <w:b/>
          <w:bCs/>
          <w:sz w:val="20"/>
          <w:szCs w:val="20"/>
        </w:rPr>
        <w:tab/>
        <w:t>No. of</w:t>
      </w:r>
      <w:r w:rsidR="00AE0189" w:rsidRPr="00B761B6">
        <w:rPr>
          <w:rFonts w:ascii="Times New Roman" w:hAnsi="Times New Roman" w:cs="Times New Roman"/>
          <w:b/>
          <w:bCs/>
          <w:sz w:val="20"/>
          <w:szCs w:val="20"/>
        </w:rPr>
        <w:tab/>
      </w:r>
      <w:r w:rsidR="00AE0189" w:rsidRPr="00B761B6">
        <w:rPr>
          <w:rFonts w:ascii="Times New Roman" w:hAnsi="Times New Roman" w:cs="Times New Roman"/>
          <w:b/>
          <w:bCs/>
          <w:sz w:val="20"/>
          <w:szCs w:val="20"/>
        </w:rPr>
        <w:tab/>
        <w:t>Dose</w:t>
      </w:r>
      <w:r w:rsidR="004773C5" w:rsidRPr="00B761B6">
        <w:rPr>
          <w:rFonts w:ascii="Times New Roman" w:hAnsi="Times New Roman" w:cs="Times New Roman"/>
          <w:b/>
          <w:bCs/>
          <w:sz w:val="20"/>
          <w:szCs w:val="20"/>
        </w:rPr>
        <w:t>*</w:t>
      </w:r>
      <w:r w:rsidR="00AE0189" w:rsidRPr="00B761B6">
        <w:rPr>
          <w:rFonts w:ascii="Times New Roman" w:hAnsi="Times New Roman" w:cs="Times New Roman"/>
          <w:b/>
          <w:bCs/>
          <w:sz w:val="20"/>
          <w:szCs w:val="20"/>
        </w:rPr>
        <w:tab/>
      </w:r>
      <w:r w:rsidR="00AE0189" w:rsidRPr="00B761B6">
        <w:rPr>
          <w:rFonts w:ascii="Times New Roman" w:hAnsi="Times New Roman" w:cs="Times New Roman"/>
          <w:b/>
          <w:bCs/>
          <w:sz w:val="20"/>
          <w:szCs w:val="20"/>
        </w:rPr>
        <w:tab/>
      </w:r>
      <w:r w:rsidR="00AE0189" w:rsidRPr="00B761B6">
        <w:rPr>
          <w:rFonts w:ascii="Times New Roman" w:hAnsi="Times New Roman" w:cs="Times New Roman"/>
          <w:b/>
          <w:bCs/>
          <w:sz w:val="20"/>
          <w:szCs w:val="20"/>
        </w:rPr>
        <w:tab/>
      </w:r>
      <w:r w:rsidR="00992D6A" w:rsidRPr="00B761B6">
        <w:rPr>
          <w:rFonts w:ascii="Times New Roman" w:hAnsi="Times New Roman" w:cs="Times New Roman"/>
          <w:b/>
          <w:bCs/>
          <w:sz w:val="20"/>
          <w:szCs w:val="20"/>
        </w:rPr>
        <w:tab/>
      </w:r>
      <w:r w:rsidR="007E56E7" w:rsidRPr="00B761B6">
        <w:rPr>
          <w:rFonts w:ascii="Times New Roman" w:hAnsi="Times New Roman" w:cs="Times New Roman"/>
          <w:b/>
          <w:bCs/>
          <w:sz w:val="20"/>
          <w:szCs w:val="20"/>
        </w:rPr>
        <w:tab/>
      </w:r>
      <w:r w:rsidR="00AE0189" w:rsidRPr="00B761B6">
        <w:rPr>
          <w:rFonts w:ascii="Times New Roman" w:hAnsi="Times New Roman" w:cs="Times New Roman"/>
          <w:b/>
          <w:bCs/>
          <w:sz w:val="20"/>
          <w:szCs w:val="20"/>
        </w:rPr>
        <w:t>Outcomes</w:t>
      </w:r>
      <w:r w:rsidR="00AE0189" w:rsidRPr="00B761B6">
        <w:rPr>
          <w:rFonts w:ascii="Times New Roman" w:hAnsi="Times New Roman" w:cs="Times New Roman"/>
          <w:b/>
          <w:bCs/>
          <w:sz w:val="20"/>
          <w:szCs w:val="20"/>
        </w:rPr>
        <w:tab/>
      </w:r>
      <w:r w:rsidRPr="00B761B6">
        <w:rPr>
          <w:rFonts w:ascii="Times New Roman" w:hAnsi="Times New Roman" w:cs="Times New Roman"/>
          <w:b/>
          <w:bCs/>
          <w:sz w:val="20"/>
          <w:szCs w:val="20"/>
        </w:rPr>
        <w:tab/>
      </w:r>
      <w:r w:rsidRPr="00B761B6">
        <w:rPr>
          <w:rFonts w:ascii="Times New Roman" w:hAnsi="Times New Roman" w:cs="Times New Roman"/>
          <w:b/>
          <w:bCs/>
          <w:sz w:val="20"/>
          <w:szCs w:val="20"/>
        </w:rPr>
        <w:tab/>
      </w:r>
      <w:r w:rsidR="00AE0189" w:rsidRPr="00B761B6">
        <w:rPr>
          <w:rFonts w:ascii="Times New Roman" w:hAnsi="Times New Roman" w:cs="Times New Roman"/>
          <w:b/>
          <w:bCs/>
          <w:sz w:val="20"/>
          <w:szCs w:val="20"/>
        </w:rPr>
        <w:t>References</w:t>
      </w:r>
    </w:p>
    <w:p w14:paraId="57F2FB69" w14:textId="19F288A2" w:rsidR="007E56E7" w:rsidRPr="00B761B6" w:rsidRDefault="007E56E7" w:rsidP="00FA62DC">
      <w:pPr>
        <w:spacing w:after="0"/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B761B6">
        <w:rPr>
          <w:rFonts w:ascii="Times New Roman" w:hAnsi="Times New Roman" w:cs="Times New Roman"/>
          <w:b/>
          <w:bCs/>
          <w:sz w:val="20"/>
          <w:szCs w:val="20"/>
        </w:rPr>
        <w:tab/>
      </w:r>
      <w:r w:rsidRPr="00B761B6">
        <w:rPr>
          <w:rFonts w:ascii="Times New Roman" w:hAnsi="Times New Roman" w:cs="Times New Roman"/>
          <w:b/>
          <w:bCs/>
          <w:sz w:val="20"/>
          <w:szCs w:val="20"/>
        </w:rPr>
        <w:tab/>
      </w:r>
      <w:r w:rsidRPr="00B761B6">
        <w:rPr>
          <w:rFonts w:ascii="Times New Roman" w:hAnsi="Times New Roman" w:cs="Times New Roman"/>
          <w:b/>
          <w:bCs/>
          <w:sz w:val="20"/>
          <w:szCs w:val="20"/>
        </w:rPr>
        <w:tab/>
      </w:r>
      <w:r w:rsidRPr="00B761B6">
        <w:rPr>
          <w:rFonts w:ascii="Times New Roman" w:hAnsi="Times New Roman" w:cs="Times New Roman"/>
          <w:b/>
          <w:bCs/>
          <w:sz w:val="20"/>
          <w:szCs w:val="20"/>
        </w:rPr>
        <w:tab/>
      </w:r>
      <w:r w:rsidRPr="00B761B6">
        <w:rPr>
          <w:rFonts w:ascii="Times New Roman" w:hAnsi="Times New Roman" w:cs="Times New Roman"/>
          <w:b/>
          <w:bCs/>
          <w:sz w:val="20"/>
          <w:szCs w:val="20"/>
        </w:rPr>
        <w:tab/>
      </w:r>
      <w:r w:rsidRPr="00B761B6">
        <w:rPr>
          <w:rFonts w:ascii="Times New Roman" w:hAnsi="Times New Roman" w:cs="Times New Roman"/>
          <w:b/>
          <w:bCs/>
          <w:sz w:val="20"/>
          <w:szCs w:val="20"/>
        </w:rPr>
        <w:tab/>
        <w:t>patients</w:t>
      </w:r>
    </w:p>
    <w:p w14:paraId="56EBE14D" w14:textId="13EDA4B1" w:rsidR="00AE0189" w:rsidRPr="00B761B6" w:rsidRDefault="00AE0189" w:rsidP="00FA62DC">
      <w:pPr>
        <w:jc w:val="both"/>
        <w:rPr>
          <w:rFonts w:ascii="Times New Roman" w:hAnsi="Times New Roman" w:cs="Times New Roman"/>
          <w:sz w:val="20"/>
          <w:szCs w:val="20"/>
        </w:rPr>
      </w:pPr>
      <w:r w:rsidRPr="00B761B6">
        <w:rPr>
          <w:rFonts w:ascii="Times New Roman" w:hAnsi="Times New Roman" w:cs="Times New Roman"/>
          <w:sz w:val="20"/>
          <w:szCs w:val="20"/>
        </w:rPr>
        <w:t>---------------------------------------------------------------------------------------------------------------------------------------------------------------------------------------------------------------</w:t>
      </w:r>
    </w:p>
    <w:p w14:paraId="22E1E692" w14:textId="1A2BFA40" w:rsidR="00AE0189" w:rsidRPr="00B761B6" w:rsidRDefault="00AE0189" w:rsidP="00FA62DC">
      <w:pPr>
        <w:jc w:val="both"/>
        <w:rPr>
          <w:rFonts w:ascii="Times New Roman" w:hAnsi="Times New Roman" w:cs="Times New Roman"/>
          <w:b/>
          <w:bCs/>
          <w:sz w:val="20"/>
          <w:szCs w:val="20"/>
        </w:rPr>
      </w:pPr>
      <w:r w:rsidRPr="00B761B6">
        <w:rPr>
          <w:rFonts w:ascii="Times New Roman" w:hAnsi="Times New Roman" w:cs="Times New Roman"/>
          <w:b/>
          <w:bCs/>
          <w:sz w:val="20"/>
          <w:szCs w:val="20"/>
        </w:rPr>
        <w:t>Nanoparticles</w:t>
      </w:r>
      <w:r w:rsidR="004D722E" w:rsidRPr="00B761B6">
        <w:rPr>
          <w:rFonts w:ascii="Times New Roman" w:hAnsi="Times New Roman" w:cs="Times New Roman"/>
          <w:b/>
          <w:bCs/>
          <w:sz w:val="20"/>
          <w:szCs w:val="20"/>
        </w:rPr>
        <w:tab/>
      </w:r>
    </w:p>
    <w:p w14:paraId="17BF7EAB" w14:textId="3FC4F826" w:rsidR="00DD192A" w:rsidRPr="00B761B6" w:rsidRDefault="00DD192A" w:rsidP="00FA62DC">
      <w:pPr>
        <w:spacing w:after="0" w:line="240" w:lineRule="auto"/>
        <w:jc w:val="both"/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pP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130nm Nab-paclitaxel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I/II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40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8006B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100, 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125</w:t>
      </w:r>
      <w:r w:rsidR="008006B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, 150, 175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mg/m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>2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8006B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Well tolerated, </w:t>
      </w:r>
      <w:r w:rsidR="008006B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30% ORR, </w:t>
      </w:r>
      <w:r w:rsidR="008006B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Median OS</w:t>
      </w:r>
      <w:r w:rsidR="008006B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begin">
          <w:fldData xml:space="preserve">PEVuZE5vdGU+PENpdGU+PEF1dGhvcj5SaXp2aTwvQXV0aG9yPjxZZWFyPjIwMDg8L1llYXI+PFJl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</w:fldData>
        </w:fldChar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instrText xml:space="preserve"> ADDIN EN.CITE </w:instrText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begin">
          <w:fldData xml:space="preserve">PEVuZE5vdGU+PENpdGU+PEF1dGhvcj5SaXp2aTwvQXV0aG9yPjxZZWFyPjIwMDg8L1llYXI+PFJl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</w:fldData>
        </w:fldChar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instrText xml:space="preserve"> ADDIN EN.CITE.DATA </w:instrText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end"/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separate"/>
      </w:r>
      <w:r w:rsidR="002A15AD">
        <w:rPr>
          <w:rFonts w:ascii="Times New Roman" w:hAnsi="Times New Roman" w:cs="Times New Roman"/>
          <w:noProof/>
          <w:color w:val="212121"/>
          <w:sz w:val="20"/>
          <w:szCs w:val="20"/>
          <w:shd w:val="clear" w:color="auto" w:fill="FFFFFF"/>
        </w:rPr>
        <w:t>[1]</w:t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end"/>
      </w:r>
    </w:p>
    <w:p w14:paraId="5E0BB191" w14:textId="4198CA06" w:rsidR="00DD192A" w:rsidRDefault="008006B3" w:rsidP="00FA62DC">
      <w:pPr>
        <w:spacing w:after="0" w:line="240" w:lineRule="auto"/>
        <w:ind w:left="5040" w:firstLine="720"/>
        <w:jc w:val="both"/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pP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on days 1, 8, and 15 </w:t>
      </w:r>
      <w:r w:rsidR="00DD192A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of</w:t>
      </w:r>
      <w:r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DD192A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a</w:t>
      </w:r>
      <w:r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DD192A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of 11 months, 41% 1-year survival</w:t>
      </w:r>
    </w:p>
    <w:p w14:paraId="0E383F5C" w14:textId="1EE37747" w:rsidR="008006B3" w:rsidRPr="00B761B6" w:rsidRDefault="008006B3" w:rsidP="00FA62DC">
      <w:pPr>
        <w:spacing w:after="0" w:line="240" w:lineRule="auto"/>
        <w:ind w:left="5040" w:firstLine="720"/>
        <w:jc w:val="both"/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pP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28-day cycle every 8 weeks </w:t>
      </w:r>
    </w:p>
    <w:p w14:paraId="34F9071F" w14:textId="294DDDA1" w:rsidR="00DB0B4D" w:rsidRPr="00B761B6" w:rsidRDefault="000B020D" w:rsidP="00FA62DC">
      <w:pPr>
        <w:spacing w:after="0"/>
        <w:jc w:val="both"/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pP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BIND-014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I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28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Q1W-</w:t>
      </w:r>
      <w:r w:rsidR="008006B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15mg/</w:t>
      </w:r>
      <w:r w:rsidR="008006B3" w:rsidRPr="008006B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8006B3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m</w:t>
      </w:r>
      <w:r w:rsidR="008006B3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>2</w:t>
      </w:r>
      <w:r w:rsidR="008006B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 xml:space="preserve"> </w:t>
      </w:r>
      <w:r w:rsidR="000C3641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–</w:t>
      </w:r>
      <w:r w:rsidR="008006B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DD192A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4</w:t>
      </w:r>
      <w:r w:rsidR="008006B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5</w:t>
      </w:r>
      <w:r w:rsidR="000C3641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mg/m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>2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ab/>
      </w:r>
      <w:r w:rsid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Q1W MTD- 40</w:t>
      </w:r>
      <w:r w:rsidR="000C3641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mg/</w:t>
      </w:r>
      <w:r w:rsidR="004A0DF3"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4A0DF3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m</w:t>
      </w:r>
      <w:r w:rsidR="004A0DF3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>2</w:t>
      </w:r>
      <w:r w:rsidR="009C0821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9C0821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9C0821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begin">
          <w:fldData xml:space="preserve">PEVuZE5vdGU+PENpdGU+PEF1dGhvcj5Wb24gSG9mZjwvQXV0aG9yPjxZZWFyPjIwMTY8L1llYXI+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</w:fldData>
        </w:fldChar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instrText xml:space="preserve"> ADDIN EN.CITE </w:instrText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begin">
          <w:fldData xml:space="preserve">PEVuZE5vdGU+PENpdGU+PEF1dGhvcj5Wb24gSG9mZjwvQXV0aG9yPjxZZWFyPjIwMTY8L1llYXI+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</w:fldData>
        </w:fldChar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instrText xml:space="preserve"> ADDIN EN.CITE.DATA </w:instrText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end"/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separate"/>
      </w:r>
      <w:r w:rsidR="002A15AD">
        <w:rPr>
          <w:rFonts w:ascii="Times New Roman" w:hAnsi="Times New Roman" w:cs="Times New Roman"/>
          <w:noProof/>
          <w:color w:val="212121"/>
          <w:sz w:val="20"/>
          <w:szCs w:val="20"/>
          <w:shd w:val="clear" w:color="auto" w:fill="FFFFFF"/>
        </w:rPr>
        <w:t>[2]</w:t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end"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4D722E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4D722E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4D722E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4D722E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30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8006B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Q2W-</w:t>
      </w:r>
      <w:r w:rsidR="008006B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3.5mg/</w:t>
      </w:r>
      <w:r w:rsidR="008006B3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m</w:t>
      </w:r>
      <w:r w:rsidR="008006B3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>2</w:t>
      </w:r>
      <w:r w:rsidR="008006B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 xml:space="preserve"> </w:t>
      </w:r>
      <w:r w:rsidR="000C3641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–</w:t>
      </w:r>
      <w:r w:rsidR="008006B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75</w:t>
      </w:r>
      <w:r w:rsidR="000C3641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mg/</w:t>
      </w:r>
      <w:r w:rsidR="004A0DF3"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4A0DF3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m</w:t>
      </w:r>
      <w:r w:rsidR="004A0DF3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>2</w:t>
      </w:r>
      <w:r w:rsidR="00DD192A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ab/>
      </w:r>
      <w:r w:rsid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Q3W MTD- 60</w:t>
      </w:r>
      <w:r w:rsidR="000C3641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mg/</w:t>
      </w:r>
      <w:r w:rsidR="004A0DF3"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4A0DF3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m</w:t>
      </w:r>
      <w:r w:rsidR="004A0DF3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>2</w:t>
      </w:r>
      <w:r w:rsidR="004D722E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4D722E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4D722E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</w:p>
    <w:p w14:paraId="3D4F0763" w14:textId="64B5DDA9" w:rsidR="003C0C86" w:rsidRDefault="003C0C86" w:rsidP="00FA62DC">
      <w:pPr>
        <w:spacing w:after="0" w:line="240" w:lineRule="auto"/>
        <w:jc w:val="both"/>
        <w:rPr>
          <w:rFonts w:ascii="Times New Roman" w:hAnsi="Times New Roman" w:cs="Times New Roman"/>
          <w:color w:val="212121"/>
          <w:sz w:val="20"/>
          <w:szCs w:val="20"/>
        </w:rPr>
      </w:pPr>
      <w:r>
        <w:rPr>
          <w:rFonts w:ascii="Times New Roman" w:hAnsi="Times New Roman" w:cs="Times New Roman"/>
          <w:color w:val="212121"/>
          <w:sz w:val="20"/>
          <w:szCs w:val="20"/>
        </w:rPr>
        <w:t>Genexol-PM and cisplatin</w:t>
      </w:r>
      <w:r>
        <w:rPr>
          <w:rFonts w:ascii="Times New Roman" w:hAnsi="Times New Roman" w:cs="Times New Roman"/>
          <w:color w:val="212121"/>
          <w:sz w:val="20"/>
          <w:szCs w:val="20"/>
        </w:rPr>
        <w:tab/>
      </w:r>
      <w:r>
        <w:rPr>
          <w:rFonts w:ascii="Times New Roman" w:hAnsi="Times New Roman" w:cs="Times New Roman"/>
          <w:color w:val="212121"/>
          <w:sz w:val="20"/>
          <w:szCs w:val="20"/>
        </w:rPr>
        <w:tab/>
        <w:t>II</w:t>
      </w:r>
      <w:r>
        <w:rPr>
          <w:rFonts w:ascii="Times New Roman" w:hAnsi="Times New Roman" w:cs="Times New Roman"/>
          <w:color w:val="212121"/>
          <w:sz w:val="20"/>
          <w:szCs w:val="20"/>
        </w:rPr>
        <w:tab/>
      </w:r>
      <w:r>
        <w:rPr>
          <w:rFonts w:ascii="Times New Roman" w:hAnsi="Times New Roman" w:cs="Times New Roman"/>
          <w:color w:val="212121"/>
          <w:sz w:val="20"/>
          <w:szCs w:val="20"/>
        </w:rPr>
        <w:tab/>
        <w:t>69</w:t>
      </w:r>
      <w:r>
        <w:rPr>
          <w:rFonts w:ascii="Times New Roman" w:hAnsi="Times New Roman" w:cs="Times New Roman"/>
          <w:color w:val="212121"/>
          <w:sz w:val="20"/>
          <w:szCs w:val="20"/>
        </w:rPr>
        <w:tab/>
      </w:r>
      <w:r>
        <w:rPr>
          <w:rFonts w:ascii="Times New Roman" w:hAnsi="Times New Roman" w:cs="Times New Roman"/>
          <w:color w:val="212121"/>
          <w:sz w:val="20"/>
          <w:szCs w:val="20"/>
        </w:rPr>
        <w:tab/>
        <w:t>230 mg/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m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>2</w:t>
      </w:r>
      <w:r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 xml:space="preserve"> </w:t>
      </w:r>
      <w:r>
        <w:rPr>
          <w:rFonts w:ascii="Times New Roman" w:hAnsi="Times New Roman" w:cs="Times New Roman"/>
          <w:color w:val="212121"/>
          <w:sz w:val="20"/>
          <w:szCs w:val="20"/>
        </w:rPr>
        <w:t xml:space="preserve">on day 1 of 3 weeks </w:t>
      </w:r>
      <w:r>
        <w:rPr>
          <w:rFonts w:ascii="Times New Roman" w:hAnsi="Times New Roman" w:cs="Times New Roman"/>
          <w:color w:val="212121"/>
          <w:sz w:val="20"/>
          <w:szCs w:val="20"/>
        </w:rPr>
        <w:tab/>
        <w:t xml:space="preserve">ORR was 37.7%, Median Ttp </w:t>
      </w:r>
      <w:r w:rsidR="000C3641">
        <w:rPr>
          <w:rFonts w:ascii="Times New Roman" w:hAnsi="Times New Roman" w:cs="Times New Roman"/>
          <w:color w:val="212121"/>
          <w:sz w:val="20"/>
          <w:szCs w:val="20"/>
        </w:rPr>
        <w:t>&amp;</w:t>
      </w:r>
      <w:r>
        <w:rPr>
          <w:rFonts w:ascii="Times New Roman" w:hAnsi="Times New Roman" w:cs="Times New Roman"/>
          <w:color w:val="212121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212121"/>
          <w:sz w:val="20"/>
          <w:szCs w:val="20"/>
        </w:rPr>
        <w:tab/>
      </w:r>
      <w:r>
        <w:rPr>
          <w:rFonts w:ascii="Times New Roman" w:hAnsi="Times New Roman" w:cs="Times New Roman"/>
          <w:color w:val="212121"/>
          <w:sz w:val="20"/>
          <w:szCs w:val="20"/>
        </w:rPr>
        <w:tab/>
      </w:r>
      <w:r w:rsidR="002A15AD">
        <w:rPr>
          <w:rFonts w:ascii="Times New Roman" w:hAnsi="Times New Roman" w:cs="Times New Roman"/>
          <w:color w:val="212121"/>
          <w:sz w:val="20"/>
          <w:szCs w:val="20"/>
        </w:rPr>
        <w:fldChar w:fldCharType="begin">
          <w:fldData xml:space="preserve">PEVuZE5vdGU+PENpdGU+PEF1dGhvcj5LaW08L0F1dGhvcj48WWVhcj4yMDA3PC9ZZWFyPjxSZWNO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</w:fldData>
        </w:fldChar>
      </w:r>
      <w:r w:rsidR="002A15AD">
        <w:rPr>
          <w:rFonts w:ascii="Times New Roman" w:hAnsi="Times New Roman" w:cs="Times New Roman"/>
          <w:color w:val="212121"/>
          <w:sz w:val="20"/>
          <w:szCs w:val="20"/>
        </w:rPr>
        <w:instrText xml:space="preserve"> ADDIN EN.CITE </w:instrText>
      </w:r>
      <w:r w:rsidR="002A15AD">
        <w:rPr>
          <w:rFonts w:ascii="Times New Roman" w:hAnsi="Times New Roman" w:cs="Times New Roman"/>
          <w:color w:val="212121"/>
          <w:sz w:val="20"/>
          <w:szCs w:val="20"/>
        </w:rPr>
        <w:fldChar w:fldCharType="begin">
          <w:fldData xml:space="preserve">PEVuZE5vdGU+PENpdGU+PEF1dGhvcj5LaW08L0F1dGhvcj48WWVhcj4yMDA3PC9ZZWFyPjxSZWNO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</w:fldData>
        </w:fldChar>
      </w:r>
      <w:r w:rsidR="002A15AD">
        <w:rPr>
          <w:rFonts w:ascii="Times New Roman" w:hAnsi="Times New Roman" w:cs="Times New Roman"/>
          <w:color w:val="212121"/>
          <w:sz w:val="20"/>
          <w:szCs w:val="20"/>
        </w:rPr>
        <w:instrText xml:space="preserve"> ADDIN EN.CITE.DATA </w:instrText>
      </w:r>
      <w:r w:rsidR="002A15AD">
        <w:rPr>
          <w:rFonts w:ascii="Times New Roman" w:hAnsi="Times New Roman" w:cs="Times New Roman"/>
          <w:color w:val="212121"/>
          <w:sz w:val="20"/>
          <w:szCs w:val="20"/>
        </w:rPr>
      </w:r>
      <w:r w:rsidR="002A15AD">
        <w:rPr>
          <w:rFonts w:ascii="Times New Roman" w:hAnsi="Times New Roman" w:cs="Times New Roman"/>
          <w:color w:val="212121"/>
          <w:sz w:val="20"/>
          <w:szCs w:val="20"/>
        </w:rPr>
        <w:fldChar w:fldCharType="end"/>
      </w:r>
      <w:r w:rsidR="002A15AD">
        <w:rPr>
          <w:rFonts w:ascii="Times New Roman" w:hAnsi="Times New Roman" w:cs="Times New Roman"/>
          <w:color w:val="212121"/>
          <w:sz w:val="20"/>
          <w:szCs w:val="20"/>
        </w:rPr>
        <w:fldChar w:fldCharType="separate"/>
      </w:r>
      <w:r w:rsidR="002A15AD">
        <w:rPr>
          <w:rFonts w:ascii="Times New Roman" w:hAnsi="Times New Roman" w:cs="Times New Roman"/>
          <w:noProof/>
          <w:color w:val="212121"/>
          <w:sz w:val="20"/>
          <w:szCs w:val="20"/>
        </w:rPr>
        <w:t>[3]</w:t>
      </w:r>
      <w:r w:rsidR="002A15AD">
        <w:rPr>
          <w:rFonts w:ascii="Times New Roman" w:hAnsi="Times New Roman" w:cs="Times New Roman"/>
          <w:color w:val="212121"/>
          <w:sz w:val="20"/>
          <w:szCs w:val="20"/>
        </w:rPr>
        <w:fldChar w:fldCharType="end"/>
      </w:r>
      <w:r>
        <w:rPr>
          <w:rFonts w:ascii="Times New Roman" w:hAnsi="Times New Roman" w:cs="Times New Roman"/>
          <w:color w:val="212121"/>
          <w:sz w:val="20"/>
          <w:szCs w:val="20"/>
        </w:rPr>
        <w:t xml:space="preserve"> </w:t>
      </w:r>
    </w:p>
    <w:p w14:paraId="6C215585" w14:textId="19A0EDC7" w:rsidR="003C0C86" w:rsidRPr="003C0C86" w:rsidRDefault="003C0C86" w:rsidP="00FA62DC">
      <w:pPr>
        <w:spacing w:after="0" w:line="240" w:lineRule="auto"/>
        <w:jc w:val="both"/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pPr>
      <w:r>
        <w:rPr>
          <w:rFonts w:ascii="Times New Roman" w:hAnsi="Times New Roman" w:cs="Times New Roman"/>
          <w:color w:val="212121"/>
          <w:sz w:val="20"/>
          <w:szCs w:val="20"/>
        </w:rPr>
        <w:tab/>
      </w:r>
      <w:r>
        <w:rPr>
          <w:rFonts w:ascii="Times New Roman" w:hAnsi="Times New Roman" w:cs="Times New Roman"/>
          <w:color w:val="212121"/>
          <w:sz w:val="20"/>
          <w:szCs w:val="20"/>
        </w:rPr>
        <w:tab/>
      </w:r>
      <w:r>
        <w:rPr>
          <w:rFonts w:ascii="Times New Roman" w:hAnsi="Times New Roman" w:cs="Times New Roman"/>
          <w:color w:val="212121"/>
          <w:sz w:val="20"/>
          <w:szCs w:val="20"/>
        </w:rPr>
        <w:tab/>
      </w:r>
      <w:r>
        <w:rPr>
          <w:rFonts w:ascii="Times New Roman" w:hAnsi="Times New Roman" w:cs="Times New Roman"/>
          <w:color w:val="212121"/>
          <w:sz w:val="20"/>
          <w:szCs w:val="20"/>
        </w:rPr>
        <w:tab/>
      </w:r>
      <w:r>
        <w:rPr>
          <w:rFonts w:ascii="Times New Roman" w:hAnsi="Times New Roman" w:cs="Times New Roman"/>
          <w:color w:val="212121"/>
          <w:sz w:val="20"/>
          <w:szCs w:val="20"/>
        </w:rPr>
        <w:tab/>
      </w:r>
      <w:r>
        <w:rPr>
          <w:rFonts w:ascii="Times New Roman" w:hAnsi="Times New Roman" w:cs="Times New Roman"/>
          <w:color w:val="212121"/>
          <w:sz w:val="20"/>
          <w:szCs w:val="20"/>
        </w:rPr>
        <w:tab/>
      </w:r>
      <w:r>
        <w:rPr>
          <w:rFonts w:ascii="Times New Roman" w:hAnsi="Times New Roman" w:cs="Times New Roman"/>
          <w:color w:val="212121"/>
          <w:sz w:val="20"/>
          <w:szCs w:val="20"/>
        </w:rPr>
        <w:tab/>
      </w:r>
      <w:r>
        <w:rPr>
          <w:rFonts w:ascii="Times New Roman" w:hAnsi="Times New Roman" w:cs="Times New Roman"/>
          <w:color w:val="212121"/>
          <w:sz w:val="20"/>
          <w:szCs w:val="20"/>
        </w:rPr>
        <w:tab/>
        <w:t>cycle; escalates to 300 mg/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m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>2</w:t>
      </w:r>
      <w:r w:rsidR="00482AD4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 xml:space="preserve"> </w:t>
      </w:r>
      <w:r w:rsidR="00482AD4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in</w:t>
      </w:r>
      <w:r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 xml:space="preserve">  </w:t>
      </w:r>
      <w:r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ab/>
      </w:r>
      <w:r w:rsidR="00482AD4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s</w:t>
      </w:r>
      <w:r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urvival period were 5.8 and 21.7 </w:t>
      </w:r>
    </w:p>
    <w:p w14:paraId="5DA12408" w14:textId="24A7E286" w:rsidR="003C0C86" w:rsidRPr="003C0C86" w:rsidRDefault="003C0C86" w:rsidP="00FA62DC">
      <w:pPr>
        <w:spacing w:after="0" w:line="240" w:lineRule="auto"/>
        <w:jc w:val="both"/>
        <w:rPr>
          <w:rFonts w:ascii="Times New Roman" w:hAnsi="Times New Roman" w:cs="Times New Roman"/>
          <w:color w:val="212121"/>
          <w:sz w:val="20"/>
          <w:szCs w:val="20"/>
        </w:rPr>
      </w:pPr>
      <w:r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ab/>
      </w:r>
      <w:r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ab/>
      </w:r>
      <w:r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ab/>
      </w:r>
      <w:r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ab/>
      </w:r>
      <w:r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ab/>
      </w:r>
      <w:r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ab/>
      </w:r>
      <w:r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ab/>
      </w:r>
      <w:r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ab/>
      </w:r>
      <w:r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second cycle</w:t>
      </w:r>
      <w:r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months</w:t>
      </w:r>
    </w:p>
    <w:p w14:paraId="399A0A70" w14:textId="5EAE084A" w:rsidR="00DF7F33" w:rsidRPr="009C0821" w:rsidRDefault="00DB0B4D" w:rsidP="00FA62DC">
      <w:pPr>
        <w:spacing w:after="0" w:line="240" w:lineRule="auto"/>
        <w:jc w:val="both"/>
        <w:rPr>
          <w:rFonts w:ascii="Times New Roman" w:hAnsi="Times New Roman" w:cs="Times New Roman"/>
          <w:color w:val="212121"/>
          <w:sz w:val="20"/>
          <w:szCs w:val="20"/>
        </w:rPr>
      </w:pPr>
      <w:r w:rsidRPr="009C0821">
        <w:rPr>
          <w:rFonts w:ascii="Times New Roman" w:hAnsi="Times New Roman" w:cs="Times New Roman"/>
          <w:color w:val="212121"/>
          <w:sz w:val="20"/>
          <w:szCs w:val="20"/>
        </w:rPr>
        <w:t xml:space="preserve">Genexol-PM and gemcitabine </w:t>
      </w:r>
      <w:r w:rsidR="00DF7F33" w:rsidRPr="009C0821">
        <w:rPr>
          <w:rFonts w:ascii="Times New Roman" w:hAnsi="Times New Roman" w:cs="Times New Roman"/>
          <w:color w:val="212121"/>
          <w:sz w:val="20"/>
          <w:szCs w:val="20"/>
        </w:rPr>
        <w:tab/>
        <w:t>II</w:t>
      </w:r>
      <w:r w:rsidR="00DF7F33" w:rsidRPr="009C0821">
        <w:rPr>
          <w:rFonts w:ascii="Times New Roman" w:hAnsi="Times New Roman" w:cs="Times New Roman"/>
          <w:color w:val="212121"/>
          <w:sz w:val="20"/>
          <w:szCs w:val="20"/>
        </w:rPr>
        <w:tab/>
      </w:r>
      <w:r w:rsidR="00DF7F33" w:rsidRPr="009C0821">
        <w:rPr>
          <w:rFonts w:ascii="Times New Roman" w:hAnsi="Times New Roman" w:cs="Times New Roman"/>
          <w:color w:val="212121"/>
          <w:sz w:val="20"/>
          <w:szCs w:val="20"/>
        </w:rPr>
        <w:tab/>
        <w:t>43</w:t>
      </w:r>
      <w:r w:rsidR="00DF7F33" w:rsidRPr="009C0821">
        <w:rPr>
          <w:rFonts w:ascii="Times New Roman" w:hAnsi="Times New Roman" w:cs="Times New Roman"/>
          <w:color w:val="212121"/>
          <w:sz w:val="20"/>
          <w:szCs w:val="20"/>
        </w:rPr>
        <w:tab/>
      </w:r>
      <w:r w:rsidR="00DF7F33" w:rsidRPr="009C0821">
        <w:rPr>
          <w:rFonts w:ascii="Times New Roman" w:hAnsi="Times New Roman" w:cs="Times New Roman"/>
          <w:color w:val="212121"/>
          <w:sz w:val="20"/>
          <w:szCs w:val="20"/>
        </w:rPr>
        <w:tab/>
        <w:t>230 mg/m</w:t>
      </w:r>
      <w:r w:rsidR="00DF7F33" w:rsidRPr="009C0821">
        <w:rPr>
          <w:rFonts w:ascii="Times New Roman" w:hAnsi="Times New Roman" w:cs="Times New Roman"/>
          <w:color w:val="212121"/>
          <w:sz w:val="20"/>
          <w:szCs w:val="20"/>
          <w:vertAlign w:val="superscript"/>
        </w:rPr>
        <w:t xml:space="preserve">2 </w:t>
      </w:r>
      <w:r w:rsidR="00DF7F33" w:rsidRPr="009C0821">
        <w:rPr>
          <w:rFonts w:ascii="Times New Roman" w:hAnsi="Times New Roman" w:cs="Times New Roman"/>
          <w:color w:val="212121"/>
          <w:sz w:val="20"/>
          <w:szCs w:val="20"/>
        </w:rPr>
        <w:t>on day1 of 3 weeks</w:t>
      </w:r>
      <w:r w:rsidR="00DF7F33" w:rsidRPr="009C0821">
        <w:rPr>
          <w:rFonts w:ascii="Times New Roman" w:hAnsi="Times New Roman" w:cs="Times New Roman"/>
          <w:color w:val="212121"/>
          <w:sz w:val="20"/>
          <w:szCs w:val="20"/>
        </w:rPr>
        <w:tab/>
      </w:r>
      <w:r w:rsidR="009C0821" w:rsidRPr="009C0821">
        <w:rPr>
          <w:rFonts w:ascii="Times New Roman" w:hAnsi="Times New Roman" w:cs="Times New Roman"/>
          <w:sz w:val="20"/>
          <w:szCs w:val="20"/>
        </w:rPr>
        <w:t xml:space="preserve">46.5% overall response </w:t>
      </w:r>
      <w:r w:rsidR="009C0821" w:rsidRPr="009C0821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rat</w:t>
      </w:r>
      <w:r w:rsidR="009C0821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e, </w:t>
      </w:r>
      <w:r w:rsidR="00DF7F33" w:rsidRPr="009C0821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DF7F33" w:rsidRPr="009C0821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begin">
          <w:fldData xml:space="preserve">PEVuZE5vdGU+PENpdGU+PEF1dGhvcj5BaG48L0F1dGhvcj48WWVhcj4yMDE0PC9ZZWFyPjxSZWNO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</w:fldData>
        </w:fldChar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instrText xml:space="preserve"> ADDIN EN.CITE </w:instrText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begin">
          <w:fldData xml:space="preserve">PEVuZE5vdGU+PENpdGU+PEF1dGhvcj5BaG48L0F1dGhvcj48WWVhcj4yMDE0PC9ZZWFyPjxSZWNO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</w:fldData>
        </w:fldChar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instrText xml:space="preserve"> ADDIN EN.CITE.DATA </w:instrText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end"/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separate"/>
      </w:r>
      <w:r w:rsidR="002A15AD">
        <w:rPr>
          <w:rFonts w:ascii="Times New Roman" w:hAnsi="Times New Roman" w:cs="Times New Roman"/>
          <w:noProof/>
          <w:color w:val="212121"/>
          <w:sz w:val="20"/>
          <w:szCs w:val="20"/>
          <w:shd w:val="clear" w:color="auto" w:fill="FFFFFF"/>
        </w:rPr>
        <w:t>[4]</w:t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end"/>
      </w:r>
    </w:p>
    <w:p w14:paraId="0046D7C7" w14:textId="099D1A9B" w:rsidR="004A0DF3" w:rsidRPr="004A0DF3" w:rsidRDefault="00DF7F33" w:rsidP="004A0DF3">
      <w:pPr>
        <w:spacing w:after="0" w:line="240" w:lineRule="auto"/>
        <w:jc w:val="both"/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pPr>
      <w:r w:rsidRPr="00B761B6">
        <w:rPr>
          <w:rFonts w:ascii="Times New Roman" w:hAnsi="Times New Roman" w:cs="Times New Roman"/>
          <w:color w:val="212121"/>
          <w:sz w:val="20"/>
          <w:szCs w:val="20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</w:rPr>
        <w:tab/>
      </w:r>
      <w:r w:rsidR="003C0C86">
        <w:rPr>
          <w:rFonts w:ascii="Times New Roman" w:hAnsi="Times New Roman" w:cs="Times New Roman"/>
          <w:color w:val="212121"/>
          <w:sz w:val="20"/>
          <w:szCs w:val="20"/>
        </w:rPr>
        <w:t>c</w:t>
      </w:r>
      <w:r w:rsidRPr="00B761B6">
        <w:rPr>
          <w:rFonts w:ascii="Times New Roman" w:hAnsi="Times New Roman" w:cs="Times New Roman"/>
          <w:color w:val="212121"/>
          <w:sz w:val="20"/>
          <w:szCs w:val="20"/>
        </w:rPr>
        <w:t>ycle</w:t>
      </w:r>
      <w:r w:rsidRPr="00B761B6">
        <w:rPr>
          <w:rFonts w:ascii="Times New Roman" w:hAnsi="Times New Roman" w:cs="Times New Roman"/>
          <w:color w:val="212121"/>
          <w:sz w:val="20"/>
          <w:szCs w:val="20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</w:rPr>
        <w:tab/>
      </w:r>
      <w:r w:rsidR="004A0DF3"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Median PFS was 4 months,</w:t>
      </w:r>
    </w:p>
    <w:p w14:paraId="189A1F33" w14:textId="38D0B021" w:rsidR="00DF7F33" w:rsidRPr="00B761B6" w:rsidRDefault="004A0DF3" w:rsidP="004A0DF3">
      <w:pPr>
        <w:spacing w:after="0" w:line="240" w:lineRule="auto"/>
        <w:jc w:val="both"/>
        <w:rPr>
          <w:rFonts w:ascii="Times New Roman" w:hAnsi="Times New Roman" w:cs="Times New Roman"/>
          <w:color w:val="212121"/>
          <w:sz w:val="20"/>
          <w:szCs w:val="20"/>
        </w:rPr>
      </w:pP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Median OS was 14.8 months</w:t>
      </w:r>
    </w:p>
    <w:p w14:paraId="7CE9249A" w14:textId="020C4C7E" w:rsidR="001478A8" w:rsidRPr="00B761B6" w:rsidRDefault="001478A8" w:rsidP="00FA62DC">
      <w:pPr>
        <w:spacing w:after="0" w:line="240" w:lineRule="auto"/>
        <w:jc w:val="both"/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pP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Nab-paclitaxel,carboplatin &amp;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II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50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1F1F1F"/>
          <w:sz w:val="20"/>
          <w:szCs w:val="20"/>
        </w:rPr>
        <w:t>300 mg/m</w:t>
      </w:r>
      <w:r w:rsidRPr="00B761B6">
        <w:rPr>
          <w:rFonts w:ascii="Times New Roman" w:hAnsi="Times New Roman" w:cs="Times New Roman"/>
          <w:color w:val="1F1F1F"/>
          <w:sz w:val="20"/>
          <w:szCs w:val="20"/>
          <w:vertAlign w:val="superscript"/>
        </w:rPr>
        <w:t xml:space="preserve">2  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on day1 of each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Well tolerated</w:t>
      </w:r>
      <w:r w:rsid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, 31% response rate,</w:t>
      </w:r>
      <w:r w:rsid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begin">
          <w:fldData xml:space="preserve">PEVuZE5vdGU+PENpdGU+PEF1dGhvcj5SZXlub2xkczwvQXV0aG9yPjxZZWFyPjIwMDk8L1llYXI+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</w:fldData>
        </w:fldChar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instrText xml:space="preserve"> ADDIN EN.CITE </w:instrText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begin">
          <w:fldData xml:space="preserve">PEVuZE5vdGU+PENpdGU+PEF1dGhvcj5SZXlub2xkczwvQXV0aG9yPjxZZWFyPjIwMDk8L1llYXI+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</w:fldData>
        </w:fldChar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instrText xml:space="preserve"> ADDIN EN.CITE.DATA </w:instrText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end"/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separate"/>
      </w:r>
      <w:r w:rsidR="002A15AD">
        <w:rPr>
          <w:rFonts w:ascii="Times New Roman" w:hAnsi="Times New Roman" w:cs="Times New Roman"/>
          <w:noProof/>
          <w:color w:val="212121"/>
          <w:sz w:val="20"/>
          <w:szCs w:val="20"/>
          <w:shd w:val="clear" w:color="auto" w:fill="FFFFFF"/>
        </w:rPr>
        <w:t>[5]</w:t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end"/>
      </w:r>
    </w:p>
    <w:p w14:paraId="7D81B8AF" w14:textId="15D32887" w:rsidR="004A0DF3" w:rsidRPr="004A0DF3" w:rsidRDefault="001478A8" w:rsidP="004A0DF3">
      <w:pPr>
        <w:spacing w:after="0" w:line="240" w:lineRule="auto"/>
        <w:jc w:val="both"/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pP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Bevacizumab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21 days cycle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4A0DF3"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Stable disease rate of 54%,</w:t>
      </w:r>
      <w:r w:rsidR="004A0DF3"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4A0DF3"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</w:p>
    <w:p w14:paraId="74970243" w14:textId="77777777" w:rsidR="004A0DF3" w:rsidRPr="004A0DF3" w:rsidRDefault="004A0DF3" w:rsidP="004A0DF3">
      <w:pPr>
        <w:spacing w:after="0" w:line="240" w:lineRule="auto"/>
        <w:jc w:val="both"/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pP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 xml:space="preserve">Median PFS was 9.8 months, </w:t>
      </w:r>
    </w:p>
    <w:p w14:paraId="603ECBBC" w14:textId="77777777" w:rsidR="004A0DF3" w:rsidRPr="00B761B6" w:rsidRDefault="004A0DF3" w:rsidP="004A0DF3">
      <w:pPr>
        <w:spacing w:after="0" w:line="240" w:lineRule="auto"/>
        <w:jc w:val="both"/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pP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4A0DF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Median OS was 16.8 months</w:t>
      </w:r>
    </w:p>
    <w:p w14:paraId="680950E6" w14:textId="24ACC352" w:rsidR="00226994" w:rsidRPr="00B761B6" w:rsidRDefault="00226994" w:rsidP="00FA62DC">
      <w:pPr>
        <w:spacing w:after="0" w:line="240" w:lineRule="auto"/>
        <w:jc w:val="both"/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pP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N</w:t>
      </w:r>
      <w:r w:rsidR="00F54582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ab-paclitaxel</w:t>
      </w:r>
      <w:r w:rsidR="0052381F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,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III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243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7E56E7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52381F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100 mg/m</w:t>
      </w:r>
      <w:r w:rsidR="0052381F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>2</w:t>
      </w:r>
      <w:r w:rsidR="0052381F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on </w:t>
      </w:r>
      <w:r w:rsidR="00690425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d</w:t>
      </w:r>
      <w:r w:rsidR="0052381F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ays 1,</w:t>
      </w:r>
      <w:r w:rsidR="000C3641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52381F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8</w:t>
      </w:r>
      <w:r w:rsidR="000C3641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52381F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&amp;</w:t>
      </w:r>
      <w:r w:rsidR="000C3641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52381F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15</w:t>
      </w:r>
      <w:r w:rsidR="0052381F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D049A8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EFS was 14.6 months, PFS was 6.2 </w:t>
      </w:r>
      <w:r w:rsidR="00D049A8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begin">
          <w:fldData xml:space="preserve">PEVuZE5vdGU+PENpdGU+PEF1dGhvcj5PdHN1Ym88L0F1dGhvcj48WWVhcj4yMDIyPC9ZZWFyPjxS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=
</w:fldData>
        </w:fldChar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instrText xml:space="preserve"> ADDIN EN.CITE </w:instrText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begin">
          <w:fldData xml:space="preserve">PEVuZE5vdGU+PENpdGU+PEF1dGhvcj5PdHN1Ym88L0F1dGhvcj48WWVhcj4yMDIyPC9ZZWFyPjxS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=
</w:fldData>
        </w:fldChar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instrText xml:space="preserve"> ADDIN EN.CITE.DATA </w:instrText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end"/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separate"/>
      </w:r>
      <w:r w:rsidR="002A15AD">
        <w:rPr>
          <w:rFonts w:ascii="Times New Roman" w:hAnsi="Times New Roman" w:cs="Times New Roman"/>
          <w:noProof/>
          <w:color w:val="212121"/>
          <w:sz w:val="20"/>
          <w:szCs w:val="20"/>
          <w:shd w:val="clear" w:color="auto" w:fill="FFFFFF"/>
        </w:rPr>
        <w:t>[6]</w:t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end"/>
      </w:r>
    </w:p>
    <w:p w14:paraId="3B1EE9F7" w14:textId="37F3BF32" w:rsidR="00226994" w:rsidRPr="00B761B6" w:rsidRDefault="00226994" w:rsidP="00FA62DC">
      <w:pPr>
        <w:spacing w:after="0"/>
        <w:jc w:val="both"/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pP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carboplatin</w:t>
      </w:r>
      <w:r w:rsidR="0052381F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&amp;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52381F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every 3 weeks</w:t>
      </w:r>
      <w:r w:rsidR="00D049A8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with or without </w:t>
      </w:r>
      <w:r w:rsidR="00D049A8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months</w:t>
      </w:r>
    </w:p>
    <w:p w14:paraId="60F7F938" w14:textId="0C93892D" w:rsidR="00226994" w:rsidRPr="00B761B6" w:rsidRDefault="00F54582" w:rsidP="00FA62DC">
      <w:pPr>
        <w:spacing w:after="0"/>
        <w:jc w:val="both"/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pP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nintedanib</w:t>
      </w:r>
      <w:r w:rsidR="00226994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226994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226994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226994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226994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226994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226994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D049A8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nintedanib at 150</w:t>
      </w:r>
      <w:r w:rsidR="000C3641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D049A8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mg twice daily</w:t>
      </w:r>
      <w:r w:rsidR="0052381F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52381F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52381F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D81100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</w:p>
    <w:p w14:paraId="3BFD945F" w14:textId="4A478394" w:rsidR="00226994" w:rsidRPr="00D049A8" w:rsidRDefault="00F54582" w:rsidP="00FA62DC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 w:rsidRPr="00B761B6">
        <w:rPr>
          <w:rFonts w:ascii="Times New Roman" w:hAnsi="Times New Roman" w:cs="Times New Roman"/>
          <w:sz w:val="20"/>
          <w:szCs w:val="20"/>
        </w:rPr>
        <w:t>Nab-paclitaxel, carboplatin</w:t>
      </w:r>
      <w:r w:rsidRPr="00B761B6">
        <w:rPr>
          <w:rFonts w:ascii="Times New Roman" w:hAnsi="Times New Roman" w:cs="Times New Roman"/>
          <w:sz w:val="20"/>
          <w:szCs w:val="20"/>
        </w:rPr>
        <w:tab/>
        <w:t>I</w:t>
      </w:r>
      <w:r w:rsidRPr="00B761B6">
        <w:rPr>
          <w:rFonts w:ascii="Times New Roman" w:hAnsi="Times New Roman" w:cs="Times New Roman"/>
          <w:sz w:val="20"/>
          <w:szCs w:val="20"/>
        </w:rPr>
        <w:tab/>
      </w:r>
      <w:r w:rsidRPr="00B761B6">
        <w:rPr>
          <w:rFonts w:ascii="Times New Roman" w:hAnsi="Times New Roman" w:cs="Times New Roman"/>
          <w:sz w:val="20"/>
          <w:szCs w:val="20"/>
        </w:rPr>
        <w:tab/>
        <w:t>17</w:t>
      </w:r>
      <w:r w:rsidRPr="00B761B6">
        <w:rPr>
          <w:rFonts w:ascii="Times New Roman" w:hAnsi="Times New Roman" w:cs="Times New Roman"/>
          <w:sz w:val="20"/>
          <w:szCs w:val="20"/>
        </w:rPr>
        <w:tab/>
      </w:r>
      <w:r w:rsidRPr="00B761B6">
        <w:rPr>
          <w:rFonts w:ascii="Times New Roman" w:hAnsi="Times New Roman" w:cs="Times New Roman"/>
          <w:sz w:val="20"/>
          <w:szCs w:val="20"/>
        </w:rPr>
        <w:tab/>
        <w:t>Level1-30 mg/m</w:t>
      </w:r>
      <w:r w:rsidRPr="00B761B6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Pr="00B761B6">
        <w:rPr>
          <w:rFonts w:ascii="Times New Roman" w:hAnsi="Times New Roman" w:cs="Times New Roman"/>
          <w:sz w:val="20"/>
          <w:szCs w:val="20"/>
        </w:rPr>
        <w:t xml:space="preserve"> or</w:t>
      </w:r>
      <w:r w:rsidR="00253484" w:rsidRPr="00B761B6">
        <w:rPr>
          <w:rFonts w:ascii="Times New Roman" w:hAnsi="Times New Roman" w:cs="Times New Roman"/>
          <w:sz w:val="20"/>
          <w:szCs w:val="20"/>
        </w:rPr>
        <w:tab/>
      </w:r>
      <w:r w:rsidR="00253484" w:rsidRPr="00B761B6">
        <w:rPr>
          <w:rFonts w:ascii="Times New Roman" w:hAnsi="Times New Roman" w:cs="Times New Roman"/>
          <w:sz w:val="20"/>
          <w:szCs w:val="20"/>
        </w:rPr>
        <w:tab/>
      </w:r>
      <w:r w:rsidR="00D049A8" w:rsidRPr="00D049A8">
        <w:rPr>
          <w:rFonts w:ascii="Times New Roman" w:hAnsi="Times New Roman" w:cs="Times New Roman"/>
          <w:sz w:val="20"/>
          <w:szCs w:val="20"/>
        </w:rPr>
        <w:t>Overall response rate of 76.5%, median</w:t>
      </w:r>
      <w:r w:rsidR="00253484" w:rsidRPr="00D049A8">
        <w:rPr>
          <w:rFonts w:ascii="Times New Roman" w:hAnsi="Times New Roman" w:cs="Times New Roman"/>
          <w:sz w:val="20"/>
          <w:szCs w:val="20"/>
        </w:rPr>
        <w:tab/>
      </w:r>
      <w:r w:rsidR="002A15AD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PbW9yaTwvQXV0aG9yPjxZZWFyPjIwMjI8L1llYXI+PFJl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=
</w:fldData>
        </w:fldChar>
      </w:r>
      <w:r w:rsidR="002A15AD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2A15AD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PbW9yaTwvQXV0aG9yPjxZZWFyPjIwMjI8L1llYXI+PFJl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=
</w:fldData>
        </w:fldChar>
      </w:r>
      <w:r w:rsidR="002A15AD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2A15AD">
        <w:rPr>
          <w:rFonts w:ascii="Times New Roman" w:hAnsi="Times New Roman" w:cs="Times New Roman"/>
          <w:sz w:val="20"/>
          <w:szCs w:val="20"/>
        </w:rPr>
      </w:r>
      <w:r w:rsidR="002A15AD">
        <w:rPr>
          <w:rFonts w:ascii="Times New Roman" w:hAnsi="Times New Roman" w:cs="Times New Roman"/>
          <w:sz w:val="20"/>
          <w:szCs w:val="20"/>
        </w:rPr>
        <w:fldChar w:fldCharType="end"/>
      </w:r>
      <w:r w:rsidR="002A15AD">
        <w:rPr>
          <w:rFonts w:ascii="Times New Roman" w:hAnsi="Times New Roman" w:cs="Times New Roman"/>
          <w:sz w:val="20"/>
          <w:szCs w:val="20"/>
        </w:rPr>
        <w:fldChar w:fldCharType="separate"/>
      </w:r>
      <w:r w:rsidR="002A15AD">
        <w:rPr>
          <w:rFonts w:ascii="Times New Roman" w:hAnsi="Times New Roman" w:cs="Times New Roman"/>
          <w:noProof/>
          <w:sz w:val="20"/>
          <w:szCs w:val="20"/>
        </w:rPr>
        <w:t>[7]</w:t>
      </w:r>
      <w:r w:rsidR="002A15AD">
        <w:rPr>
          <w:rFonts w:ascii="Times New Roman" w:hAnsi="Times New Roman" w:cs="Times New Roman"/>
          <w:sz w:val="20"/>
          <w:szCs w:val="20"/>
        </w:rPr>
        <w:fldChar w:fldCharType="end"/>
      </w:r>
    </w:p>
    <w:p w14:paraId="35EE7C3B" w14:textId="42946AD3" w:rsidR="00226994" w:rsidRPr="00B761B6" w:rsidRDefault="00F54582" w:rsidP="00FA62DC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 w:rsidRPr="00D049A8">
        <w:rPr>
          <w:rFonts w:ascii="Times New Roman" w:hAnsi="Times New Roman" w:cs="Times New Roman"/>
          <w:sz w:val="20"/>
          <w:szCs w:val="20"/>
        </w:rPr>
        <w:t>&amp; thoracic radiotherapy</w:t>
      </w:r>
      <w:r w:rsidRPr="00D049A8">
        <w:rPr>
          <w:rFonts w:ascii="Times New Roman" w:hAnsi="Times New Roman" w:cs="Times New Roman"/>
          <w:sz w:val="20"/>
          <w:szCs w:val="20"/>
        </w:rPr>
        <w:tab/>
      </w:r>
      <w:r w:rsidRPr="00D049A8">
        <w:rPr>
          <w:rFonts w:ascii="Times New Roman" w:hAnsi="Times New Roman" w:cs="Times New Roman"/>
          <w:sz w:val="20"/>
          <w:szCs w:val="20"/>
        </w:rPr>
        <w:tab/>
      </w:r>
      <w:r w:rsidRPr="00D049A8">
        <w:rPr>
          <w:rFonts w:ascii="Times New Roman" w:hAnsi="Times New Roman" w:cs="Times New Roman"/>
          <w:sz w:val="20"/>
          <w:szCs w:val="20"/>
        </w:rPr>
        <w:tab/>
      </w:r>
      <w:r w:rsidRPr="00D049A8">
        <w:rPr>
          <w:rFonts w:ascii="Times New Roman" w:hAnsi="Times New Roman" w:cs="Times New Roman"/>
          <w:sz w:val="20"/>
          <w:szCs w:val="20"/>
        </w:rPr>
        <w:tab/>
      </w:r>
      <w:r w:rsidRPr="00D049A8">
        <w:rPr>
          <w:rFonts w:ascii="Times New Roman" w:hAnsi="Times New Roman" w:cs="Times New Roman"/>
          <w:sz w:val="20"/>
          <w:szCs w:val="20"/>
        </w:rPr>
        <w:tab/>
      </w:r>
      <w:r w:rsidRPr="00D049A8">
        <w:rPr>
          <w:rFonts w:ascii="Times New Roman" w:hAnsi="Times New Roman" w:cs="Times New Roman"/>
          <w:sz w:val="20"/>
          <w:szCs w:val="20"/>
        </w:rPr>
        <w:tab/>
        <w:t>Level2-40 mg/m</w:t>
      </w:r>
      <w:r w:rsidRPr="00D049A8">
        <w:rPr>
          <w:rFonts w:ascii="Times New Roman" w:hAnsi="Times New Roman" w:cs="Times New Roman"/>
          <w:sz w:val="20"/>
          <w:szCs w:val="20"/>
          <w:vertAlign w:val="superscript"/>
        </w:rPr>
        <w:t>2</w:t>
      </w:r>
      <w:r w:rsidRPr="00D049A8">
        <w:rPr>
          <w:rFonts w:ascii="Times New Roman" w:hAnsi="Times New Roman" w:cs="Times New Roman"/>
          <w:sz w:val="20"/>
          <w:szCs w:val="20"/>
        </w:rPr>
        <w:t xml:space="preserve"> </w:t>
      </w:r>
      <w:r w:rsidR="00D049A8" w:rsidRPr="00D049A8">
        <w:rPr>
          <w:rFonts w:ascii="Times New Roman" w:hAnsi="Times New Roman" w:cs="Times New Roman"/>
          <w:sz w:val="20"/>
          <w:szCs w:val="20"/>
        </w:rPr>
        <w:t>on</w:t>
      </w:r>
      <w:r w:rsidR="00253484" w:rsidRPr="00D049A8">
        <w:rPr>
          <w:rFonts w:ascii="Times New Roman" w:hAnsi="Times New Roman" w:cs="Times New Roman"/>
          <w:sz w:val="20"/>
          <w:szCs w:val="20"/>
        </w:rPr>
        <w:tab/>
      </w:r>
      <w:r w:rsidR="00D049A8" w:rsidRPr="00D049A8">
        <w:rPr>
          <w:rFonts w:ascii="Times New Roman" w:hAnsi="Times New Roman" w:cs="Times New Roman"/>
          <w:sz w:val="20"/>
          <w:szCs w:val="20"/>
        </w:rPr>
        <w:tab/>
        <w:t>PFS was 13.4 months, Tolerated</w:t>
      </w:r>
    </w:p>
    <w:p w14:paraId="1574D5D9" w14:textId="1D8D770C" w:rsidR="00226994" w:rsidRPr="00B761B6" w:rsidRDefault="00253484" w:rsidP="00FA62DC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 w:rsidRPr="00B761B6">
        <w:rPr>
          <w:rFonts w:ascii="Times New Roman" w:hAnsi="Times New Roman" w:cs="Times New Roman"/>
          <w:sz w:val="20"/>
          <w:szCs w:val="20"/>
        </w:rPr>
        <w:tab/>
      </w:r>
      <w:r w:rsidRPr="00B761B6">
        <w:rPr>
          <w:rFonts w:ascii="Times New Roman" w:hAnsi="Times New Roman" w:cs="Times New Roman"/>
          <w:sz w:val="20"/>
          <w:szCs w:val="20"/>
        </w:rPr>
        <w:tab/>
      </w:r>
      <w:r w:rsidRPr="00B761B6">
        <w:rPr>
          <w:rFonts w:ascii="Times New Roman" w:hAnsi="Times New Roman" w:cs="Times New Roman"/>
          <w:sz w:val="20"/>
          <w:szCs w:val="20"/>
        </w:rPr>
        <w:tab/>
      </w:r>
      <w:r w:rsidRPr="00B761B6">
        <w:rPr>
          <w:rFonts w:ascii="Times New Roman" w:hAnsi="Times New Roman" w:cs="Times New Roman"/>
          <w:sz w:val="20"/>
          <w:szCs w:val="20"/>
        </w:rPr>
        <w:tab/>
      </w:r>
      <w:r w:rsidRPr="00B761B6">
        <w:rPr>
          <w:rFonts w:ascii="Times New Roman" w:hAnsi="Times New Roman" w:cs="Times New Roman"/>
          <w:sz w:val="20"/>
          <w:szCs w:val="20"/>
        </w:rPr>
        <w:tab/>
      </w:r>
      <w:r w:rsidRPr="00B761B6">
        <w:rPr>
          <w:rFonts w:ascii="Times New Roman" w:hAnsi="Times New Roman" w:cs="Times New Roman"/>
          <w:sz w:val="20"/>
          <w:szCs w:val="20"/>
        </w:rPr>
        <w:tab/>
      </w:r>
      <w:r w:rsidRPr="00B761B6">
        <w:rPr>
          <w:rFonts w:ascii="Times New Roman" w:hAnsi="Times New Roman" w:cs="Times New Roman"/>
          <w:sz w:val="20"/>
          <w:szCs w:val="20"/>
        </w:rPr>
        <w:tab/>
      </w:r>
      <w:r w:rsidRPr="00B761B6">
        <w:rPr>
          <w:rFonts w:ascii="Times New Roman" w:hAnsi="Times New Roman" w:cs="Times New Roman"/>
          <w:sz w:val="20"/>
          <w:szCs w:val="20"/>
        </w:rPr>
        <w:tab/>
        <w:t xml:space="preserve">days 1,8,15,22,29&amp;36 for </w:t>
      </w:r>
    </w:p>
    <w:p w14:paraId="0B5E7A55" w14:textId="7BFC9473" w:rsidR="00226994" w:rsidRPr="00B761B6" w:rsidRDefault="00253484" w:rsidP="00FA62DC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 w:rsidRPr="00B761B6">
        <w:rPr>
          <w:rFonts w:ascii="Times New Roman" w:hAnsi="Times New Roman" w:cs="Times New Roman"/>
          <w:sz w:val="20"/>
          <w:szCs w:val="20"/>
        </w:rPr>
        <w:tab/>
      </w:r>
      <w:r w:rsidRPr="00B761B6">
        <w:rPr>
          <w:rFonts w:ascii="Times New Roman" w:hAnsi="Times New Roman" w:cs="Times New Roman"/>
          <w:sz w:val="20"/>
          <w:szCs w:val="20"/>
        </w:rPr>
        <w:tab/>
      </w:r>
      <w:r w:rsidRPr="00B761B6">
        <w:rPr>
          <w:rFonts w:ascii="Times New Roman" w:hAnsi="Times New Roman" w:cs="Times New Roman"/>
          <w:sz w:val="20"/>
          <w:szCs w:val="20"/>
        </w:rPr>
        <w:tab/>
      </w:r>
      <w:r w:rsidRPr="00B761B6">
        <w:rPr>
          <w:rFonts w:ascii="Times New Roman" w:hAnsi="Times New Roman" w:cs="Times New Roman"/>
          <w:sz w:val="20"/>
          <w:szCs w:val="20"/>
        </w:rPr>
        <w:tab/>
      </w:r>
      <w:r w:rsidRPr="00B761B6">
        <w:rPr>
          <w:rFonts w:ascii="Times New Roman" w:hAnsi="Times New Roman" w:cs="Times New Roman"/>
          <w:sz w:val="20"/>
          <w:szCs w:val="20"/>
        </w:rPr>
        <w:tab/>
      </w:r>
      <w:r w:rsidRPr="00B761B6">
        <w:rPr>
          <w:rFonts w:ascii="Times New Roman" w:hAnsi="Times New Roman" w:cs="Times New Roman"/>
          <w:sz w:val="20"/>
          <w:szCs w:val="20"/>
        </w:rPr>
        <w:tab/>
      </w:r>
      <w:r w:rsidRPr="00B761B6">
        <w:rPr>
          <w:rFonts w:ascii="Times New Roman" w:hAnsi="Times New Roman" w:cs="Times New Roman"/>
          <w:sz w:val="20"/>
          <w:szCs w:val="20"/>
        </w:rPr>
        <w:tab/>
      </w:r>
      <w:r w:rsidRPr="00B761B6">
        <w:rPr>
          <w:rFonts w:ascii="Times New Roman" w:hAnsi="Times New Roman" w:cs="Times New Roman"/>
          <w:sz w:val="20"/>
          <w:szCs w:val="20"/>
        </w:rPr>
        <w:tab/>
        <w:t>6 weeks</w:t>
      </w:r>
    </w:p>
    <w:p w14:paraId="3AF0D0E0" w14:textId="0A485E72" w:rsidR="009A2532" w:rsidRPr="00B761B6" w:rsidRDefault="009A2532" w:rsidP="00FA62DC">
      <w:pPr>
        <w:spacing w:after="0"/>
        <w:jc w:val="both"/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pP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Nab-paclitaxel monotherapy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I/II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15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100–150 mg/m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>2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 on days 1</w:t>
      </w:r>
      <w:r w:rsidR="000C3641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&amp;</w:t>
      </w:r>
      <w:r w:rsidR="000C3641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15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0A3E1F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ORR was 22%, Median PFS </w:t>
      </w:r>
      <w:r w:rsidR="000C3641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&amp;</w:t>
      </w:r>
      <w:r w:rsidR="000A3E1F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OS were </w:t>
      </w:r>
      <w:r w:rsidR="009C1AB9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begin">
          <w:fldData xml:space="preserve">PEVuZE5vdGU+PENpdGU+PEF1dGhvcj5NaXlhdWNoaTwvQXV0aG9yPjxZZWFyPjIwMjE8L1llYXI+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</w:fldData>
        </w:fldChar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instrText xml:space="preserve"> ADDIN EN.CITE </w:instrText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begin">
          <w:fldData xml:space="preserve">PEVuZE5vdGU+PENpdGU+PEF1dGhvcj5NaXlhdWNoaTwvQXV0aG9yPjxZZWFyPjIwMjE8L1llYXI+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</w:fldData>
        </w:fldChar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instrText xml:space="preserve"> ADDIN EN.CITE.DATA </w:instrText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end"/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separate"/>
      </w:r>
      <w:r w:rsidR="002A15AD">
        <w:rPr>
          <w:rFonts w:ascii="Times New Roman" w:hAnsi="Times New Roman" w:cs="Times New Roman"/>
          <w:noProof/>
          <w:color w:val="212121"/>
          <w:sz w:val="20"/>
          <w:szCs w:val="20"/>
          <w:shd w:val="clear" w:color="auto" w:fill="FFFFFF"/>
        </w:rPr>
        <w:t>[8]</w:t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end"/>
      </w:r>
    </w:p>
    <w:p w14:paraId="609B06B4" w14:textId="08430F88" w:rsidR="009A2532" w:rsidRPr="00B761B6" w:rsidRDefault="009A2532" w:rsidP="00FA62DC">
      <w:pPr>
        <w:spacing w:after="0"/>
        <w:jc w:val="both"/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pP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(biweekly)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in every 28 days</w:t>
      </w:r>
      <w:r w:rsidR="009C1AB9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9C1AB9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9C1AB9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0A3E1F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3.6 </w:t>
      </w:r>
      <w:r w:rsidR="000C3641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&amp;</w:t>
      </w:r>
      <w:r w:rsidR="000A3E1F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11.2 months respectively</w:t>
      </w:r>
      <w:r w:rsidR="000A3E1F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F55EE5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</w:t>
      </w:r>
      <w:r w:rsidR="009C1AB9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</w:p>
    <w:p w14:paraId="77A106A5" w14:textId="3DD8E659" w:rsidR="00690425" w:rsidRPr="00B761B6" w:rsidRDefault="000A2EAE" w:rsidP="00FA62DC">
      <w:pPr>
        <w:spacing w:after="0"/>
        <w:jc w:val="both"/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pP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Nab-paclitaxel monotherapy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II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30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80 mg/</w:t>
      </w:r>
      <w:r w:rsidR="00690425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m</w:t>
      </w:r>
      <w:r w:rsidR="00690425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  <w:vertAlign w:val="superscript"/>
        </w:rPr>
        <w:t>2</w:t>
      </w:r>
      <w:r w:rsidR="00690425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on days 1, 8, and 15</w:t>
      </w:r>
      <w:r w:rsidR="00690425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0A3E1F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ORR was 23%, Median PFS </w:t>
      </w:r>
      <w:r w:rsidR="000C3641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&amp;</w:t>
      </w:r>
      <w:r w:rsidR="000A3E1F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OS were</w:t>
      </w:r>
      <w:r w:rsidR="000A3E1F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begin">
          <w:fldData xml:space="preserve">PEVuZE5vdGU+PENpdGU+PEF1dGhvcj5Zb3NoaW11cmE8L0F1dGhvcj48WWVhcj4yMDIxPC9ZZWFy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</w:fldData>
        </w:fldChar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instrText xml:space="preserve"> ADDIN EN.CITE </w:instrText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begin">
          <w:fldData xml:space="preserve">PEVuZE5vdGU+PENpdGU+PEF1dGhvcj5Zb3NoaW11cmE8L0F1dGhvcj48WWVhcj4yMDIxPC9ZZWFy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</w:fldData>
        </w:fldChar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instrText xml:space="preserve"> ADDIN EN.CITE.DATA </w:instrText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end"/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separate"/>
      </w:r>
      <w:r w:rsidR="002A15AD">
        <w:rPr>
          <w:rFonts w:ascii="Times New Roman" w:hAnsi="Times New Roman" w:cs="Times New Roman"/>
          <w:noProof/>
          <w:color w:val="212121"/>
          <w:sz w:val="20"/>
          <w:szCs w:val="20"/>
          <w:shd w:val="clear" w:color="auto" w:fill="FFFFFF"/>
        </w:rPr>
        <w:t>[9]</w:t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end"/>
      </w:r>
    </w:p>
    <w:p w14:paraId="21674726" w14:textId="518ACDC7" w:rsidR="000A2EAE" w:rsidRPr="00B761B6" w:rsidRDefault="009A2532" w:rsidP="00FA62DC">
      <w:pPr>
        <w:spacing w:after="0"/>
        <w:jc w:val="both"/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pP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(weekly)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690425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(21-d cycle)</w:t>
      </w:r>
      <w:r w:rsidR="00690425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690425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690425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0A3E1F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5.7 </w:t>
      </w:r>
      <w:r w:rsidR="000C3641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&amp;</w:t>
      </w:r>
      <w:r w:rsidR="000A3E1F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12.6 months</w:t>
      </w:r>
      <w:r w:rsidR="000A3E1F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0A3E1F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0A3E1F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</w:p>
    <w:p w14:paraId="45BDEC7E" w14:textId="77777777" w:rsidR="000A3E1F" w:rsidRDefault="000A3E1F" w:rsidP="00FA62DC">
      <w:pPr>
        <w:jc w:val="both"/>
        <w:rPr>
          <w:rFonts w:ascii="Times New Roman" w:hAnsi="Times New Roman" w:cs="Times New Roman"/>
          <w:color w:val="1F1F1F"/>
          <w:sz w:val="20"/>
          <w:szCs w:val="20"/>
        </w:rPr>
      </w:pPr>
    </w:p>
    <w:p w14:paraId="39996A44" w14:textId="77777777" w:rsidR="000A3E1F" w:rsidRDefault="000A3E1F" w:rsidP="00FA62DC">
      <w:pPr>
        <w:jc w:val="both"/>
        <w:rPr>
          <w:rFonts w:ascii="Times New Roman" w:hAnsi="Times New Roman" w:cs="Times New Roman"/>
          <w:color w:val="1F1F1F"/>
          <w:sz w:val="20"/>
          <w:szCs w:val="20"/>
        </w:rPr>
      </w:pPr>
    </w:p>
    <w:p w14:paraId="718A1877" w14:textId="77777777" w:rsidR="000A3E1F" w:rsidRDefault="000A3E1F" w:rsidP="00FA62DC">
      <w:pPr>
        <w:jc w:val="both"/>
        <w:rPr>
          <w:rFonts w:ascii="Times New Roman" w:hAnsi="Times New Roman" w:cs="Times New Roman"/>
          <w:color w:val="1F1F1F"/>
          <w:sz w:val="20"/>
          <w:szCs w:val="20"/>
        </w:rPr>
      </w:pPr>
    </w:p>
    <w:p w14:paraId="6CF2F1D5" w14:textId="4D8E9229" w:rsidR="00226994" w:rsidRPr="00B761B6" w:rsidRDefault="001478A8" w:rsidP="00FA62DC">
      <w:pPr>
        <w:jc w:val="both"/>
        <w:rPr>
          <w:rFonts w:ascii="Times New Roman" w:hAnsi="Times New Roman" w:cs="Times New Roman"/>
          <w:b/>
          <w:bCs/>
          <w:color w:val="212121"/>
          <w:sz w:val="20"/>
          <w:szCs w:val="20"/>
          <w:shd w:val="clear" w:color="auto" w:fill="FFFFFF"/>
        </w:rPr>
      </w:pPr>
      <w:r w:rsidRPr="00B761B6">
        <w:rPr>
          <w:rFonts w:ascii="Times New Roman" w:hAnsi="Times New Roman" w:cs="Times New Roman"/>
          <w:b/>
          <w:bCs/>
          <w:color w:val="212121"/>
          <w:sz w:val="20"/>
          <w:szCs w:val="20"/>
          <w:shd w:val="clear" w:color="auto" w:fill="FFFFFF"/>
        </w:rPr>
        <w:t>Extracellular Vesicles</w:t>
      </w:r>
    </w:p>
    <w:p w14:paraId="15D2142A" w14:textId="6F01BAD0" w:rsidR="001478A8" w:rsidRPr="00B761B6" w:rsidRDefault="001478A8" w:rsidP="00FA62DC">
      <w:pPr>
        <w:spacing w:after="0"/>
        <w:jc w:val="both"/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pP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TMPs-MTX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FA62DC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-</w:t>
      </w:r>
      <w:r w:rsidR="00FA62DC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FA62DC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86</w:t>
      </w:r>
      <w:r w:rsidR="00FA62DC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FA62DC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50</w:t>
      </w:r>
      <w:r w:rsidR="000C3641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ml</w:t>
      </w:r>
      <w:r w:rsidR="00FA62DC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saline containing 5 units </w:t>
      </w:r>
      <w:r w:rsidR="00FA62DC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TMPs-MTX combined with pemetrexed-</w:t>
      </w:r>
      <w:r w:rsidR="00FA62DC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begin">
          <w:fldData xml:space="preserve">PEVuZE5vdGU+PENpdGU+PEF1dGhvcj5Eb25nPC9BdXRob3I+PFllYXI+MjAyMjwvWWVhcj48UmVj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=
</w:fldData>
        </w:fldChar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instrText xml:space="preserve"> ADDIN EN.CITE </w:instrText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begin">
          <w:fldData xml:space="preserve">PEVuZE5vdGU+PENpdGU+PEF1dGhvcj5Eb25nPC9BdXRob3I+PFllYXI+MjAyMjwvWWVhcj48UmVj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=
</w:fldData>
        </w:fldChar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instrText xml:space="preserve"> ADDIN EN.CITE.DATA </w:instrText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end"/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separate"/>
      </w:r>
      <w:r w:rsidR="002A15AD">
        <w:rPr>
          <w:rFonts w:ascii="Times New Roman" w:hAnsi="Times New Roman" w:cs="Times New Roman"/>
          <w:noProof/>
          <w:color w:val="212121"/>
          <w:sz w:val="20"/>
          <w:szCs w:val="20"/>
          <w:shd w:val="clear" w:color="auto" w:fill="FFFFFF"/>
        </w:rPr>
        <w:t>[10]</w:t>
      </w:r>
      <w:r w:rsidR="002A15AD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fldChar w:fldCharType="end"/>
      </w:r>
    </w:p>
    <w:p w14:paraId="4AA36F1A" w14:textId="0E21BF7E" w:rsidR="00FA62DC" w:rsidRPr="00B761B6" w:rsidRDefault="00FA62DC" w:rsidP="00FA62DC">
      <w:pPr>
        <w:spacing w:after="0"/>
        <w:ind w:left="5040" w:firstLine="720"/>
        <w:jc w:val="both"/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pP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of TMPs-MTX/perfusion, once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 xml:space="preserve">cisplatin chemotherapy is safe and effective </w:t>
      </w:r>
    </w:p>
    <w:p w14:paraId="45A6B4D6" w14:textId="77777777" w:rsidR="002A15AD" w:rsidRDefault="00FA62DC" w:rsidP="002A15AD">
      <w:pPr>
        <w:spacing w:after="0"/>
        <w:ind w:left="5040" w:firstLine="720"/>
        <w:jc w:val="both"/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pP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every 48 hrs-6 perfusions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  <w:t>against MPE in patients with advanced non-</w:t>
      </w:r>
    </w:p>
    <w:p w14:paraId="5A299DED" w14:textId="6E0EB79B" w:rsidR="00FA62DC" w:rsidRPr="00B761B6" w:rsidRDefault="00FA62DC" w:rsidP="002A15AD">
      <w:pPr>
        <w:spacing w:after="0"/>
        <w:ind w:left="7920" w:firstLine="720"/>
        <w:jc w:val="both"/>
        <w:rPr>
          <w:rFonts w:ascii="Times New Roman" w:hAnsi="Times New Roman" w:cs="Times New Roman"/>
          <w:b/>
          <w:bCs/>
          <w:color w:val="212121"/>
          <w:sz w:val="20"/>
          <w:szCs w:val="20"/>
          <w:shd w:val="clear" w:color="auto" w:fill="FFFFFF"/>
        </w:rPr>
      </w:pP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squamous NSCLC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ab/>
      </w:r>
    </w:p>
    <w:p w14:paraId="3EA58506" w14:textId="099C7E51" w:rsidR="00FA62DC" w:rsidRPr="00B761B6" w:rsidRDefault="00FA62DC" w:rsidP="00FA62DC">
      <w:pPr>
        <w:jc w:val="both"/>
        <w:rPr>
          <w:rFonts w:ascii="Times New Roman" w:hAnsi="Times New Roman" w:cs="Times New Roman"/>
          <w:b/>
          <w:bCs/>
          <w:color w:val="212121"/>
          <w:sz w:val="20"/>
          <w:szCs w:val="20"/>
          <w:shd w:val="clear" w:color="auto" w:fill="FFFFFF"/>
        </w:rPr>
      </w:pPr>
    </w:p>
    <w:p w14:paraId="58849A96" w14:textId="7535586C" w:rsidR="00226994" w:rsidRPr="00B761B6" w:rsidRDefault="00226994" w:rsidP="00FA62DC">
      <w:pPr>
        <w:jc w:val="both"/>
        <w:rPr>
          <w:rFonts w:ascii="Times New Roman" w:hAnsi="Times New Roman" w:cs="Times New Roman"/>
          <w:sz w:val="20"/>
          <w:szCs w:val="20"/>
        </w:rPr>
      </w:pPr>
      <w:r w:rsidRPr="00B761B6">
        <w:rPr>
          <w:rFonts w:ascii="Times New Roman" w:hAnsi="Times New Roman" w:cs="Times New Roman"/>
          <w:sz w:val="20"/>
          <w:szCs w:val="20"/>
        </w:rPr>
        <w:t>-----------------------------------------------------------------------------------------------------------------------------------------------------------------------------------------------------------------</w:t>
      </w:r>
    </w:p>
    <w:p w14:paraId="45A3FA6E" w14:textId="106DAD6E" w:rsidR="004773C5" w:rsidRPr="00B761B6" w:rsidRDefault="004773C5" w:rsidP="00FA62DC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 w:rsidRPr="00B761B6">
        <w:rPr>
          <w:rFonts w:ascii="Times New Roman" w:hAnsi="Times New Roman" w:cs="Times New Roman"/>
          <w:sz w:val="20"/>
          <w:szCs w:val="20"/>
        </w:rPr>
        <w:t>* Only the dose of nano drugs carriers has been mentioned</w:t>
      </w:r>
    </w:p>
    <w:p w14:paraId="1275577A" w14:textId="13D74CA4" w:rsidR="00226994" w:rsidRPr="00B761B6" w:rsidRDefault="00226994" w:rsidP="00FA62DC">
      <w:pPr>
        <w:spacing w:after="0"/>
        <w:jc w:val="both"/>
        <w:rPr>
          <w:rFonts w:ascii="Times New Roman" w:hAnsi="Times New Roman" w:cs="Times New Roman"/>
          <w:sz w:val="20"/>
          <w:szCs w:val="20"/>
        </w:rPr>
      </w:pPr>
      <w:r w:rsidRPr="00B761B6">
        <w:rPr>
          <w:rFonts w:ascii="Times New Roman" w:hAnsi="Times New Roman" w:cs="Times New Roman"/>
          <w:sz w:val="20"/>
          <w:szCs w:val="20"/>
        </w:rPr>
        <w:t>Abbreviations:</w:t>
      </w:r>
    </w:p>
    <w:p w14:paraId="4D6396BC" w14:textId="22C2756D" w:rsidR="00226994" w:rsidRPr="00B761B6" w:rsidRDefault="000B020D" w:rsidP="00FA62DC">
      <w:pPr>
        <w:spacing w:after="0"/>
        <w:jc w:val="both"/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pPr>
      <w:r w:rsidRPr="00B761B6">
        <w:rPr>
          <w:rFonts w:ascii="Times New Roman" w:hAnsi="Times New Roman" w:cs="Times New Roman"/>
          <w:sz w:val="20"/>
          <w:szCs w:val="20"/>
        </w:rPr>
        <w:t>BIND-014-</w:t>
      </w:r>
      <w:r w:rsidRPr="00B761B6">
        <w:rPr>
          <w:rFonts w:ascii="Times New Roman" w:hAnsi="Times New Roman" w:cs="Times New Roman"/>
          <w:color w:val="1A1A1A"/>
          <w:sz w:val="20"/>
          <w:szCs w:val="20"/>
          <w:shd w:val="clear" w:color="auto" w:fill="FFFFFF"/>
        </w:rPr>
        <w:t>Tumor prostate-specific membrane antigen (PSMA)–targeted nanoparticle, containing docetaxel;</w:t>
      </w:r>
      <w:r w:rsidR="00D049A8">
        <w:rPr>
          <w:rFonts w:ascii="Times New Roman" w:hAnsi="Times New Roman" w:cs="Times New Roman"/>
          <w:color w:val="1A1A1A"/>
          <w:sz w:val="20"/>
          <w:szCs w:val="20"/>
          <w:shd w:val="clear" w:color="auto" w:fill="FFFFFF"/>
        </w:rPr>
        <w:t xml:space="preserve"> EFS- Median event free survival; </w:t>
      </w:r>
      <w:r w:rsidRPr="00B761B6">
        <w:rPr>
          <w:rFonts w:ascii="Times New Roman" w:hAnsi="Times New Roman" w:cs="Times New Roman"/>
          <w:sz w:val="20"/>
          <w:szCs w:val="20"/>
        </w:rPr>
        <w:t xml:space="preserve"> </w:t>
      </w:r>
      <w:r w:rsidR="00DF7F33" w:rsidRPr="00B761B6">
        <w:rPr>
          <w:rFonts w:ascii="Times New Roman" w:hAnsi="Times New Roman" w:cs="Times New Roman"/>
          <w:color w:val="212121"/>
          <w:sz w:val="20"/>
          <w:szCs w:val="20"/>
        </w:rPr>
        <w:t>Genexol—PM-</w:t>
      </w:r>
      <w:r w:rsidR="00DF7F33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Cremorphor EL (CrEL)-free polymeric micelle formulation of paclitaxel; </w:t>
      </w:r>
      <w:r w:rsidR="00FA62DC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MPE-Malignant pleural effusion</w:t>
      </w:r>
      <w:r w:rsidR="009C0821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; MTD-Maximum tolerated dose; </w:t>
      </w:r>
      <w:r w:rsidR="00226994" w:rsidRPr="00B761B6">
        <w:rPr>
          <w:rFonts w:ascii="Times New Roman" w:hAnsi="Times New Roman" w:cs="Times New Roman"/>
          <w:sz w:val="20"/>
          <w:szCs w:val="20"/>
        </w:rPr>
        <w:t>Nab-</w:t>
      </w:r>
      <w:r w:rsidR="00226994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Nanoparticle albumin-bound paclitaxel; </w:t>
      </w:r>
      <w:r w:rsidR="00796A20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NPs-Nanoparticles; </w:t>
      </w:r>
      <w:r w:rsidR="00690425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NSCLC-Non small cell lung cancer; ORR-O</w:t>
      </w:r>
      <w:r w:rsidR="00954B3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verall</w:t>
      </w:r>
      <w:r w:rsidR="00690425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response rate;</w:t>
      </w:r>
      <w:r w:rsidR="008006B3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OS-Overall survival;</w:t>
      </w:r>
      <w:r w:rsidR="00690425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 PFS-Progression-free survival; </w:t>
      </w:r>
      <w:r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 xml:space="preserve">Q1W-Once in week; Q3W-Once in every 3 weeks; </w:t>
      </w:r>
      <w:r w:rsidR="00FA62DC" w:rsidRPr="00B761B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TMPs-MTX-Tumor cell-derived microparticles packaging methotrexate</w:t>
      </w:r>
      <w:r w:rsidR="003C0C86"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  <w:t>; TtP- Time to progression</w:t>
      </w:r>
    </w:p>
    <w:p w14:paraId="7F95AA80" w14:textId="77777777" w:rsidR="00FA62DC" w:rsidRPr="00B761B6" w:rsidRDefault="00FA62DC" w:rsidP="00FA62DC">
      <w:pPr>
        <w:rPr>
          <w:rFonts w:ascii="Times New Roman" w:hAnsi="Times New Roman" w:cs="Times New Roman"/>
          <w:sz w:val="20"/>
          <w:szCs w:val="20"/>
        </w:rPr>
      </w:pPr>
    </w:p>
    <w:p w14:paraId="3DAE1B58" w14:textId="77777777" w:rsidR="00FA62DC" w:rsidRPr="00B761B6" w:rsidRDefault="00FA62DC" w:rsidP="00FA62DC">
      <w:pPr>
        <w:rPr>
          <w:rFonts w:ascii="Times New Roman" w:hAnsi="Times New Roman" w:cs="Times New Roman"/>
          <w:sz w:val="20"/>
          <w:szCs w:val="20"/>
        </w:rPr>
      </w:pPr>
    </w:p>
    <w:p w14:paraId="6A7D12B1" w14:textId="77777777" w:rsidR="00FA62DC" w:rsidRPr="00B761B6" w:rsidRDefault="00FA62DC" w:rsidP="00FA62DC">
      <w:pPr>
        <w:rPr>
          <w:rFonts w:ascii="Times New Roman" w:hAnsi="Times New Roman" w:cs="Times New Roman"/>
          <w:color w:val="212121"/>
          <w:sz w:val="20"/>
          <w:szCs w:val="20"/>
          <w:shd w:val="clear" w:color="auto" w:fill="FFFFFF"/>
        </w:rPr>
      </w:pPr>
    </w:p>
    <w:p w14:paraId="627C430A" w14:textId="77777777" w:rsidR="002A15AD" w:rsidRDefault="002A15AD" w:rsidP="00FA62DC">
      <w:pPr>
        <w:rPr>
          <w:rFonts w:ascii="Times New Roman" w:hAnsi="Times New Roman" w:cs="Times New Roman"/>
          <w:sz w:val="20"/>
          <w:szCs w:val="20"/>
        </w:rPr>
      </w:pPr>
    </w:p>
    <w:p w14:paraId="20870D21" w14:textId="77777777" w:rsidR="002A15AD" w:rsidRDefault="002A15AD" w:rsidP="00FA62DC">
      <w:pPr>
        <w:rPr>
          <w:rFonts w:ascii="Times New Roman" w:hAnsi="Times New Roman" w:cs="Times New Roman"/>
          <w:sz w:val="20"/>
          <w:szCs w:val="20"/>
        </w:rPr>
      </w:pPr>
    </w:p>
    <w:p w14:paraId="007E52F0" w14:textId="77777777" w:rsidR="002A15AD" w:rsidRPr="002A15AD" w:rsidRDefault="002A15AD" w:rsidP="002A15AD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0"/>
          <w:szCs w:val="20"/>
        </w:rPr>
        <w:fldChar w:fldCharType="begin"/>
      </w:r>
      <w:r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>
        <w:rPr>
          <w:rFonts w:ascii="Times New Roman" w:hAnsi="Times New Roman" w:cs="Times New Roman"/>
          <w:sz w:val="20"/>
          <w:szCs w:val="20"/>
        </w:rPr>
        <w:fldChar w:fldCharType="separate"/>
      </w:r>
      <w:r w:rsidRPr="002A15AD">
        <w:t>1.</w:t>
      </w:r>
      <w:r w:rsidRPr="002A15AD">
        <w:tab/>
        <w:t xml:space="preserve">Rizvi, N.A., et al., </w:t>
      </w:r>
      <w:r w:rsidRPr="002A15AD">
        <w:rPr>
          <w:i/>
        </w:rPr>
        <w:t>Phase I/II trial of weekly intravenous 130-nm albumin-bound paclitaxel as initial chemotherapy in patients with stage IV non-small-cell lung cancer.</w:t>
      </w:r>
      <w:r w:rsidRPr="002A15AD">
        <w:t xml:space="preserve"> J Clin Oncol, 2008. </w:t>
      </w:r>
      <w:r w:rsidRPr="002A15AD">
        <w:rPr>
          <w:b/>
        </w:rPr>
        <w:t>26</w:t>
      </w:r>
      <w:r w:rsidRPr="002A15AD">
        <w:t>(4): p. 639-43.</w:t>
      </w:r>
    </w:p>
    <w:p w14:paraId="6158F760" w14:textId="77777777" w:rsidR="002A15AD" w:rsidRPr="002A15AD" w:rsidRDefault="002A15AD" w:rsidP="002A15AD">
      <w:pPr>
        <w:pStyle w:val="EndNoteBibliography"/>
        <w:spacing w:after="0"/>
        <w:ind w:left="720" w:hanging="720"/>
      </w:pPr>
      <w:r w:rsidRPr="002A15AD">
        <w:t>2.</w:t>
      </w:r>
      <w:r w:rsidRPr="002A15AD">
        <w:tab/>
        <w:t xml:space="preserve">Von Hoff, D.D., et al., </w:t>
      </w:r>
      <w:r w:rsidRPr="002A15AD">
        <w:rPr>
          <w:i/>
        </w:rPr>
        <w:t>Phase I Study of PSMA-Targeted Docetaxel-Containing Nanoparticle BIND-014 in Patients with Advanced Solid Tumors.</w:t>
      </w:r>
      <w:r w:rsidRPr="002A15AD">
        <w:t xml:space="preserve"> Clin Cancer Res, 2016. </w:t>
      </w:r>
      <w:r w:rsidRPr="002A15AD">
        <w:rPr>
          <w:b/>
        </w:rPr>
        <w:t>22</w:t>
      </w:r>
      <w:r w:rsidRPr="002A15AD">
        <w:t>(13): p. 3157-63.</w:t>
      </w:r>
    </w:p>
    <w:p w14:paraId="4AC858DD" w14:textId="77777777" w:rsidR="002A15AD" w:rsidRPr="002A15AD" w:rsidRDefault="002A15AD" w:rsidP="002A15AD">
      <w:pPr>
        <w:pStyle w:val="EndNoteBibliography"/>
        <w:spacing w:after="0"/>
        <w:ind w:left="720" w:hanging="720"/>
      </w:pPr>
      <w:r w:rsidRPr="002A15AD">
        <w:t>3.</w:t>
      </w:r>
      <w:r w:rsidRPr="002A15AD">
        <w:tab/>
        <w:t xml:space="preserve">Kim, D.W., et al., </w:t>
      </w:r>
      <w:r w:rsidRPr="002A15AD">
        <w:rPr>
          <w:i/>
        </w:rPr>
        <w:t>Multicenter phase II trial of Genexol-PM, a novel Cremophor-free, polymeric micelle formulation of paclitaxel, with cisplatin in patients with advanced non-small-cell lung cancer.</w:t>
      </w:r>
      <w:r w:rsidRPr="002A15AD">
        <w:t xml:space="preserve"> Ann Oncol, 2007. </w:t>
      </w:r>
      <w:r w:rsidRPr="002A15AD">
        <w:rPr>
          <w:b/>
        </w:rPr>
        <w:t>18</w:t>
      </w:r>
      <w:r w:rsidRPr="002A15AD">
        <w:t>(12): p. 2009-14.</w:t>
      </w:r>
    </w:p>
    <w:p w14:paraId="0D36E814" w14:textId="77777777" w:rsidR="002A15AD" w:rsidRPr="002A15AD" w:rsidRDefault="002A15AD" w:rsidP="002A15AD">
      <w:pPr>
        <w:pStyle w:val="EndNoteBibliography"/>
        <w:spacing w:after="0"/>
        <w:ind w:left="720" w:hanging="720"/>
      </w:pPr>
      <w:r w:rsidRPr="002A15AD">
        <w:t>4.</w:t>
      </w:r>
      <w:r w:rsidRPr="002A15AD">
        <w:tab/>
        <w:t xml:space="preserve">Ahn, H.K., et al., </w:t>
      </w:r>
      <w:r w:rsidRPr="002A15AD">
        <w:rPr>
          <w:i/>
        </w:rPr>
        <w:t>A phase II trial of Cremorphor EL-free paclitaxel (Genexol-PM) and gemcitabine in patients with advanced non-small cell lung cancer.</w:t>
      </w:r>
      <w:r w:rsidRPr="002A15AD">
        <w:t xml:space="preserve"> Cancer Chemother Pharmacol, 2014. </w:t>
      </w:r>
      <w:r w:rsidRPr="002A15AD">
        <w:rPr>
          <w:b/>
        </w:rPr>
        <w:t>74</w:t>
      </w:r>
      <w:r w:rsidRPr="002A15AD">
        <w:t>(2): p. 277-82.</w:t>
      </w:r>
    </w:p>
    <w:p w14:paraId="07AB53D2" w14:textId="77777777" w:rsidR="002A15AD" w:rsidRPr="002A15AD" w:rsidRDefault="002A15AD" w:rsidP="002A15AD">
      <w:pPr>
        <w:pStyle w:val="EndNoteBibliography"/>
        <w:spacing w:after="0"/>
        <w:ind w:left="720" w:hanging="720"/>
      </w:pPr>
      <w:r w:rsidRPr="002A15AD">
        <w:t>5.</w:t>
      </w:r>
      <w:r w:rsidRPr="002A15AD">
        <w:tab/>
        <w:t xml:space="preserve">Reynolds, C., et al., </w:t>
      </w:r>
      <w:r w:rsidRPr="002A15AD">
        <w:rPr>
          <w:i/>
        </w:rPr>
        <w:t>Phase II trial of nanoparticle albumin-bound paclitaxel, carboplatin, and bevacizumab in first-line patients with advanced nonsquamous non-small cell lung cancer.</w:t>
      </w:r>
      <w:r w:rsidRPr="002A15AD">
        <w:t xml:space="preserve"> J Thorac Oncol, 2009. </w:t>
      </w:r>
      <w:r w:rsidRPr="002A15AD">
        <w:rPr>
          <w:b/>
        </w:rPr>
        <w:t>4</w:t>
      </w:r>
      <w:r w:rsidRPr="002A15AD">
        <w:t>(12): p. 1537-43.</w:t>
      </w:r>
    </w:p>
    <w:p w14:paraId="7768BA9D" w14:textId="77777777" w:rsidR="002A15AD" w:rsidRPr="002A15AD" w:rsidRDefault="002A15AD" w:rsidP="002A15AD">
      <w:pPr>
        <w:pStyle w:val="EndNoteBibliography"/>
        <w:spacing w:after="0"/>
        <w:ind w:left="720" w:hanging="720"/>
      </w:pPr>
      <w:r w:rsidRPr="002A15AD">
        <w:lastRenderedPageBreak/>
        <w:t>6.</w:t>
      </w:r>
      <w:r w:rsidRPr="002A15AD">
        <w:tab/>
        <w:t xml:space="preserve">Otsubo, K., et al., </w:t>
      </w:r>
      <w:r w:rsidRPr="002A15AD">
        <w:rPr>
          <w:i/>
        </w:rPr>
        <w:t>Nintedanib plus chemotherapy for nonsmall cell lung cancer with idiopathic pulmonary fibrosis: a randomised phase 3 trial.</w:t>
      </w:r>
      <w:r w:rsidRPr="002A15AD">
        <w:t xml:space="preserve"> Eur Respir J, 2022. </w:t>
      </w:r>
      <w:r w:rsidRPr="002A15AD">
        <w:rPr>
          <w:b/>
        </w:rPr>
        <w:t>60</w:t>
      </w:r>
      <w:r w:rsidRPr="002A15AD">
        <w:t>(6).</w:t>
      </w:r>
    </w:p>
    <w:p w14:paraId="31544B53" w14:textId="77777777" w:rsidR="002A15AD" w:rsidRPr="002A15AD" w:rsidRDefault="002A15AD" w:rsidP="002A15AD">
      <w:pPr>
        <w:pStyle w:val="EndNoteBibliography"/>
        <w:spacing w:after="0"/>
        <w:ind w:left="720" w:hanging="720"/>
      </w:pPr>
      <w:r w:rsidRPr="002A15AD">
        <w:t>7.</w:t>
      </w:r>
      <w:r w:rsidRPr="002A15AD">
        <w:tab/>
        <w:t xml:space="preserve">Omori, S., et al., </w:t>
      </w:r>
      <w:r w:rsidRPr="002A15AD">
        <w:rPr>
          <w:i/>
        </w:rPr>
        <w:t>Phase I study of weekly nab-paclitaxel plus carboplatin and concurrent thoracic radiotherapy in elderly patients with unresectable locally advanced non-small cell lung cancer.</w:t>
      </w:r>
      <w:r w:rsidRPr="002A15AD">
        <w:t xml:space="preserve"> Invest New Drugs, 2022. </w:t>
      </w:r>
      <w:r w:rsidRPr="002A15AD">
        <w:rPr>
          <w:b/>
        </w:rPr>
        <w:t>40</w:t>
      </w:r>
      <w:r w:rsidRPr="002A15AD">
        <w:t>(1): p. 106-114.</w:t>
      </w:r>
    </w:p>
    <w:p w14:paraId="5498A4B3" w14:textId="77777777" w:rsidR="002A15AD" w:rsidRPr="002A15AD" w:rsidRDefault="002A15AD" w:rsidP="002A15AD">
      <w:pPr>
        <w:pStyle w:val="EndNoteBibliography"/>
        <w:spacing w:after="0"/>
        <w:ind w:left="720" w:hanging="720"/>
      </w:pPr>
      <w:r w:rsidRPr="002A15AD">
        <w:t>8.</w:t>
      </w:r>
      <w:r w:rsidRPr="002A15AD">
        <w:tab/>
        <w:t xml:space="preserve">Miyauchi, E., et al., </w:t>
      </w:r>
      <w:r w:rsidRPr="002A15AD">
        <w:rPr>
          <w:i/>
        </w:rPr>
        <w:t>Phase I/II study of biweekly nab-paclitaxel in patients with platinum-pretreated non-small cell lung cancer: NJLCG1402.</w:t>
      </w:r>
      <w:r w:rsidRPr="002A15AD">
        <w:t xml:space="preserve"> Thorac Cancer, 2021. </w:t>
      </w:r>
      <w:r w:rsidRPr="002A15AD">
        <w:rPr>
          <w:b/>
        </w:rPr>
        <w:t>12</w:t>
      </w:r>
      <w:r w:rsidRPr="002A15AD">
        <w:t>(21): p. 2886-2893.</w:t>
      </w:r>
    </w:p>
    <w:p w14:paraId="74DEA83C" w14:textId="77777777" w:rsidR="002A15AD" w:rsidRPr="002A15AD" w:rsidRDefault="002A15AD" w:rsidP="002A15AD">
      <w:pPr>
        <w:pStyle w:val="EndNoteBibliography"/>
        <w:spacing w:after="0"/>
        <w:ind w:left="720" w:hanging="720"/>
      </w:pPr>
      <w:r w:rsidRPr="002A15AD">
        <w:t>9.</w:t>
      </w:r>
      <w:r w:rsidRPr="002A15AD">
        <w:tab/>
        <w:t xml:space="preserve">Yoshimura, N., et al., </w:t>
      </w:r>
      <w:r w:rsidRPr="002A15AD">
        <w:rPr>
          <w:i/>
        </w:rPr>
        <w:t>Phase II Study of the Modified Weekly Nab-paclitaxel Regimen in Previously Treated Patients With Advanced Non-Small Cell Lung Cancer.</w:t>
      </w:r>
      <w:r w:rsidRPr="002A15AD">
        <w:t xml:space="preserve"> Am J Clin Oncol, 2021. </w:t>
      </w:r>
      <w:r w:rsidRPr="002A15AD">
        <w:rPr>
          <w:b/>
        </w:rPr>
        <w:t>44</w:t>
      </w:r>
      <w:r w:rsidRPr="002A15AD">
        <w:t>(12): p. 613-618.</w:t>
      </w:r>
    </w:p>
    <w:p w14:paraId="74CA0092" w14:textId="77777777" w:rsidR="002A15AD" w:rsidRPr="002A15AD" w:rsidRDefault="002A15AD" w:rsidP="002A15AD">
      <w:pPr>
        <w:pStyle w:val="EndNoteBibliography"/>
        <w:ind w:left="720" w:hanging="720"/>
      </w:pPr>
      <w:r w:rsidRPr="002A15AD">
        <w:t>10.</w:t>
      </w:r>
      <w:r w:rsidRPr="002A15AD">
        <w:tab/>
        <w:t xml:space="preserve">Dong, X., et al., </w:t>
      </w:r>
      <w:r w:rsidRPr="002A15AD">
        <w:rPr>
          <w:i/>
        </w:rPr>
        <w:t>Intrapleural infusion of tumor cell-derived microparticles packaging methotrexate or saline combined with pemetrexed-cisplatin chemotherapy for the treatment of malignant pleural effusion in advanced non-squamous non-small cell lung cancer: A double-blind, randomized, placebo-controlled study.</w:t>
      </w:r>
      <w:r w:rsidRPr="002A15AD">
        <w:t xml:space="preserve"> Front Immunol, 2022. </w:t>
      </w:r>
      <w:r w:rsidRPr="002A15AD">
        <w:rPr>
          <w:b/>
        </w:rPr>
        <w:t>13</w:t>
      </w:r>
      <w:r w:rsidRPr="002A15AD">
        <w:t>: p. 1002938.</w:t>
      </w:r>
    </w:p>
    <w:p w14:paraId="3564677A" w14:textId="31646D83" w:rsidR="00FA62DC" w:rsidRDefault="002A15AD" w:rsidP="00FA62DC">
      <w:pPr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FA62DC" w:rsidSect="00AE0189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xext0af5e0vrke52dc5r22r2szw0pztw922&quot;&gt;review&lt;record-ids&gt;&lt;item&gt;87&lt;/item&gt;&lt;item&gt;88&lt;/item&gt;&lt;item&gt;89&lt;/item&gt;&lt;item&gt;90&lt;/item&gt;&lt;item&gt;91&lt;/item&gt;&lt;item&gt;92&lt;/item&gt;&lt;item&gt;102&lt;/item&gt;&lt;item&gt;104&lt;/item&gt;&lt;item&gt;105&lt;/item&gt;&lt;item&gt;107&lt;/item&gt;&lt;/record-ids&gt;&lt;/item&gt;&lt;/Libraries&gt;"/>
  </w:docVars>
  <w:rsids>
    <w:rsidRoot w:val="00AE0189"/>
    <w:rsid w:val="000A2EAE"/>
    <w:rsid w:val="000A3E1F"/>
    <w:rsid w:val="000B020D"/>
    <w:rsid w:val="000C3641"/>
    <w:rsid w:val="001478A8"/>
    <w:rsid w:val="00226994"/>
    <w:rsid w:val="00253484"/>
    <w:rsid w:val="00256827"/>
    <w:rsid w:val="002A15AD"/>
    <w:rsid w:val="0035028B"/>
    <w:rsid w:val="003C0C86"/>
    <w:rsid w:val="004773C5"/>
    <w:rsid w:val="00482AD4"/>
    <w:rsid w:val="004A0DF3"/>
    <w:rsid w:val="004C7D5A"/>
    <w:rsid w:val="004D722E"/>
    <w:rsid w:val="0052381F"/>
    <w:rsid w:val="00690425"/>
    <w:rsid w:val="00796A20"/>
    <w:rsid w:val="007E56E7"/>
    <w:rsid w:val="008006B3"/>
    <w:rsid w:val="00954B33"/>
    <w:rsid w:val="00992D6A"/>
    <w:rsid w:val="009A1DC5"/>
    <w:rsid w:val="009A2532"/>
    <w:rsid w:val="009C0821"/>
    <w:rsid w:val="009C1AB9"/>
    <w:rsid w:val="00AE0189"/>
    <w:rsid w:val="00B761B6"/>
    <w:rsid w:val="00C37CA7"/>
    <w:rsid w:val="00D049A8"/>
    <w:rsid w:val="00D81100"/>
    <w:rsid w:val="00DB0B4D"/>
    <w:rsid w:val="00DD192A"/>
    <w:rsid w:val="00DF7F33"/>
    <w:rsid w:val="00E46CDB"/>
    <w:rsid w:val="00F126BF"/>
    <w:rsid w:val="00F54582"/>
    <w:rsid w:val="00F55EE5"/>
    <w:rsid w:val="00F61ED2"/>
    <w:rsid w:val="00FA62DC"/>
    <w:rsid w:val="00FE17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430492"/>
  <w15:chartTrackingRefBased/>
  <w15:docId w15:val="{60BF6D66-5288-4A88-A060-CC32BFA467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N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E46CDB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4773C5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DB0B4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IN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2A15AD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A15AD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A15AD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A15AD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90768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50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81</TotalTime>
  <Pages>1</Pages>
  <Words>914</Words>
  <Characters>5211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risty Jha</dc:creator>
  <cp:keywords/>
  <dc:description/>
  <cp:lastModifiedBy>Shristy Jha</cp:lastModifiedBy>
  <cp:revision>9</cp:revision>
  <dcterms:created xsi:type="dcterms:W3CDTF">2024-06-01T11:38:00Z</dcterms:created>
  <dcterms:modified xsi:type="dcterms:W3CDTF">2024-07-28T18:59:00Z</dcterms:modified>
</cp:coreProperties>
</file>